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30627E" w:rsidRPr="00E643B7" w:rsidRDefault="0030627E" w:rsidP="00D82186">
                                <w:pPr>
                                  <w:pStyle w:val="Beschriftung"/>
                                </w:pPr>
                                <w:bookmarkStart w:id="0" w:name="_Toc107055116"/>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5EB12539" w:rsidR="0030627E" w:rsidRPr="00E643B7" w:rsidRDefault="0030627E" w:rsidP="00D82186">
                          <w:pPr>
                            <w:pStyle w:val="Beschriftung"/>
                          </w:pPr>
                          <w:bookmarkStart w:id="1" w:name="_Toc107055116"/>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Sergej Lamert</w:t>
          </w:r>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20882E7A" w14:textId="667682FE" w:rsidR="00337010"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55093" w:history="1">
            <w:r w:rsidR="00337010" w:rsidRPr="00C44FFD">
              <w:rPr>
                <w:rStyle w:val="Hyperlink"/>
                <w:noProof/>
              </w:rPr>
              <w:t>Abbildungsverzeichnis</w:t>
            </w:r>
            <w:r w:rsidR="00337010">
              <w:rPr>
                <w:noProof/>
                <w:webHidden/>
              </w:rPr>
              <w:tab/>
            </w:r>
            <w:r w:rsidR="00337010">
              <w:rPr>
                <w:noProof/>
                <w:webHidden/>
              </w:rPr>
              <w:fldChar w:fldCharType="begin"/>
            </w:r>
            <w:r w:rsidR="00337010">
              <w:rPr>
                <w:noProof/>
                <w:webHidden/>
              </w:rPr>
              <w:instrText xml:space="preserve"> PAGEREF _Toc107055093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236BB791" w14:textId="768F66A2" w:rsidR="00337010" w:rsidRDefault="00B93397">
          <w:pPr>
            <w:pStyle w:val="Verzeichnis1"/>
            <w:tabs>
              <w:tab w:val="right" w:leader="dot" w:pos="9062"/>
            </w:tabs>
            <w:rPr>
              <w:rFonts w:asciiTheme="minorHAnsi" w:eastAsiaTheme="minorEastAsia" w:hAnsiTheme="minorHAnsi"/>
              <w:noProof/>
              <w:lang w:eastAsia="de-DE"/>
            </w:rPr>
          </w:pPr>
          <w:hyperlink w:anchor="_Toc107055094" w:history="1">
            <w:r w:rsidR="00337010" w:rsidRPr="00C44FFD">
              <w:rPr>
                <w:rStyle w:val="Hyperlink"/>
                <w:noProof/>
              </w:rPr>
              <w:t>Code Verzeichnis</w:t>
            </w:r>
            <w:r w:rsidR="00337010">
              <w:rPr>
                <w:noProof/>
                <w:webHidden/>
              </w:rPr>
              <w:tab/>
            </w:r>
            <w:r w:rsidR="00337010">
              <w:rPr>
                <w:noProof/>
                <w:webHidden/>
              </w:rPr>
              <w:fldChar w:fldCharType="begin"/>
            </w:r>
            <w:r w:rsidR="00337010">
              <w:rPr>
                <w:noProof/>
                <w:webHidden/>
              </w:rPr>
              <w:instrText xml:space="preserve"> PAGEREF _Toc107055094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766E06D2" w14:textId="5792EDC3" w:rsidR="00337010" w:rsidRDefault="00B93397">
          <w:pPr>
            <w:pStyle w:val="Verzeichnis1"/>
            <w:tabs>
              <w:tab w:val="right" w:leader="dot" w:pos="9062"/>
            </w:tabs>
            <w:rPr>
              <w:rFonts w:asciiTheme="minorHAnsi" w:eastAsiaTheme="minorEastAsia" w:hAnsiTheme="minorHAnsi"/>
              <w:noProof/>
              <w:lang w:eastAsia="de-DE"/>
            </w:rPr>
          </w:pPr>
          <w:hyperlink w:anchor="_Toc107055095" w:history="1">
            <w:r w:rsidR="00337010" w:rsidRPr="00C44FFD">
              <w:rPr>
                <w:rStyle w:val="Hyperlink"/>
                <w:noProof/>
              </w:rPr>
              <w:t>Erklärung</w:t>
            </w:r>
            <w:r w:rsidR="00337010">
              <w:rPr>
                <w:noProof/>
                <w:webHidden/>
              </w:rPr>
              <w:tab/>
            </w:r>
            <w:r w:rsidR="00337010">
              <w:rPr>
                <w:noProof/>
                <w:webHidden/>
              </w:rPr>
              <w:fldChar w:fldCharType="begin"/>
            </w:r>
            <w:r w:rsidR="00337010">
              <w:rPr>
                <w:noProof/>
                <w:webHidden/>
              </w:rPr>
              <w:instrText xml:space="preserve"> PAGEREF _Toc107055095 \h </w:instrText>
            </w:r>
            <w:r w:rsidR="00337010">
              <w:rPr>
                <w:noProof/>
                <w:webHidden/>
              </w:rPr>
            </w:r>
            <w:r w:rsidR="00337010">
              <w:rPr>
                <w:noProof/>
                <w:webHidden/>
              </w:rPr>
              <w:fldChar w:fldCharType="separate"/>
            </w:r>
            <w:r w:rsidR="00337010">
              <w:rPr>
                <w:noProof/>
                <w:webHidden/>
              </w:rPr>
              <w:t>3</w:t>
            </w:r>
            <w:r w:rsidR="00337010">
              <w:rPr>
                <w:noProof/>
                <w:webHidden/>
              </w:rPr>
              <w:fldChar w:fldCharType="end"/>
            </w:r>
          </w:hyperlink>
        </w:p>
        <w:p w14:paraId="76089BA0" w14:textId="4B46F6C0" w:rsidR="00337010" w:rsidRDefault="00B93397">
          <w:pPr>
            <w:pStyle w:val="Verzeichnis1"/>
            <w:tabs>
              <w:tab w:val="right" w:leader="dot" w:pos="9062"/>
            </w:tabs>
            <w:rPr>
              <w:rFonts w:asciiTheme="minorHAnsi" w:eastAsiaTheme="minorEastAsia" w:hAnsiTheme="minorHAnsi"/>
              <w:noProof/>
              <w:lang w:eastAsia="de-DE"/>
            </w:rPr>
          </w:pPr>
          <w:hyperlink w:anchor="_Toc107055096" w:history="1">
            <w:r w:rsidR="00337010" w:rsidRPr="00C44FFD">
              <w:rPr>
                <w:rStyle w:val="Hyperlink"/>
                <w:noProof/>
              </w:rPr>
              <w:t>Vorwort</w:t>
            </w:r>
            <w:r w:rsidR="00337010">
              <w:rPr>
                <w:noProof/>
                <w:webHidden/>
              </w:rPr>
              <w:tab/>
            </w:r>
            <w:r w:rsidR="00337010">
              <w:rPr>
                <w:noProof/>
                <w:webHidden/>
              </w:rPr>
              <w:fldChar w:fldCharType="begin"/>
            </w:r>
            <w:r w:rsidR="00337010">
              <w:rPr>
                <w:noProof/>
                <w:webHidden/>
              </w:rPr>
              <w:instrText xml:space="preserve"> PAGEREF _Toc107055096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43473459" w14:textId="0AA26D7A" w:rsidR="00337010" w:rsidRDefault="00B93397">
          <w:pPr>
            <w:pStyle w:val="Verzeichnis2"/>
            <w:tabs>
              <w:tab w:val="right" w:leader="dot" w:pos="9062"/>
            </w:tabs>
            <w:rPr>
              <w:rFonts w:asciiTheme="minorHAnsi" w:eastAsiaTheme="minorEastAsia" w:hAnsiTheme="minorHAnsi"/>
              <w:noProof/>
              <w:lang w:eastAsia="de-DE"/>
            </w:rPr>
          </w:pPr>
          <w:hyperlink w:anchor="_Toc107055097" w:history="1">
            <w:r w:rsidR="00337010" w:rsidRPr="00C44FFD">
              <w:rPr>
                <w:rStyle w:val="Hyperlink"/>
                <w:noProof/>
              </w:rPr>
              <w:t>Zeitplan</w:t>
            </w:r>
            <w:r w:rsidR="00337010">
              <w:rPr>
                <w:noProof/>
                <w:webHidden/>
              </w:rPr>
              <w:tab/>
            </w:r>
            <w:r w:rsidR="00337010">
              <w:rPr>
                <w:noProof/>
                <w:webHidden/>
              </w:rPr>
              <w:fldChar w:fldCharType="begin"/>
            </w:r>
            <w:r w:rsidR="00337010">
              <w:rPr>
                <w:noProof/>
                <w:webHidden/>
              </w:rPr>
              <w:instrText xml:space="preserve"> PAGEREF _Toc10705509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1DB0117A" w14:textId="019C5B74" w:rsidR="00337010" w:rsidRDefault="00B93397">
          <w:pPr>
            <w:pStyle w:val="Verzeichnis1"/>
            <w:tabs>
              <w:tab w:val="right" w:leader="dot" w:pos="9062"/>
            </w:tabs>
            <w:rPr>
              <w:rFonts w:asciiTheme="minorHAnsi" w:eastAsiaTheme="minorEastAsia" w:hAnsiTheme="minorHAnsi"/>
              <w:noProof/>
              <w:lang w:eastAsia="de-DE"/>
            </w:rPr>
          </w:pPr>
          <w:hyperlink w:anchor="_Toc107055098" w:history="1">
            <w:r w:rsidR="00337010" w:rsidRPr="00C44FFD">
              <w:rPr>
                <w:rStyle w:val="Hyperlink"/>
                <w:noProof/>
              </w:rPr>
              <w:t>Aufbau</w:t>
            </w:r>
            <w:r w:rsidR="00337010">
              <w:rPr>
                <w:noProof/>
                <w:webHidden/>
              </w:rPr>
              <w:tab/>
            </w:r>
            <w:r w:rsidR="00337010">
              <w:rPr>
                <w:noProof/>
                <w:webHidden/>
              </w:rPr>
              <w:fldChar w:fldCharType="begin"/>
            </w:r>
            <w:r w:rsidR="00337010">
              <w:rPr>
                <w:noProof/>
                <w:webHidden/>
              </w:rPr>
              <w:instrText xml:space="preserve"> PAGEREF _Toc10705509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69B3251" w14:textId="19497EF6" w:rsidR="00337010" w:rsidRDefault="00B93397">
          <w:pPr>
            <w:pStyle w:val="Verzeichnis2"/>
            <w:tabs>
              <w:tab w:val="right" w:leader="dot" w:pos="9062"/>
            </w:tabs>
            <w:rPr>
              <w:rFonts w:asciiTheme="minorHAnsi" w:eastAsiaTheme="minorEastAsia" w:hAnsiTheme="minorHAnsi"/>
              <w:noProof/>
              <w:lang w:eastAsia="de-DE"/>
            </w:rPr>
          </w:pPr>
          <w:hyperlink w:anchor="_Toc107055099" w:history="1">
            <w:r w:rsidR="00337010" w:rsidRPr="00C44FFD">
              <w:rPr>
                <w:rStyle w:val="Hyperlink"/>
                <w:noProof/>
              </w:rPr>
              <w:t>Software (Linux)</w:t>
            </w:r>
            <w:r w:rsidR="00337010">
              <w:rPr>
                <w:noProof/>
                <w:webHidden/>
              </w:rPr>
              <w:tab/>
            </w:r>
            <w:r w:rsidR="00337010">
              <w:rPr>
                <w:noProof/>
                <w:webHidden/>
              </w:rPr>
              <w:fldChar w:fldCharType="begin"/>
            </w:r>
            <w:r w:rsidR="00337010">
              <w:rPr>
                <w:noProof/>
                <w:webHidden/>
              </w:rPr>
              <w:instrText xml:space="preserve"> PAGEREF _Toc107055099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AE5FB5C" w14:textId="7805363D" w:rsidR="00337010" w:rsidRDefault="00B93397">
          <w:pPr>
            <w:pStyle w:val="Verzeichnis3"/>
            <w:tabs>
              <w:tab w:val="right" w:leader="dot" w:pos="9062"/>
            </w:tabs>
            <w:rPr>
              <w:rFonts w:asciiTheme="minorHAnsi" w:eastAsiaTheme="minorEastAsia" w:hAnsiTheme="minorHAnsi"/>
              <w:noProof/>
              <w:lang w:eastAsia="de-DE"/>
            </w:rPr>
          </w:pPr>
          <w:hyperlink w:anchor="_Toc107055100" w:history="1">
            <w:r w:rsidR="00337010" w:rsidRPr="00C44FFD">
              <w:rPr>
                <w:rStyle w:val="Hyperlink"/>
                <w:noProof/>
              </w:rPr>
              <w:t>Aufbau und Funktion einer LED-Matrix</w:t>
            </w:r>
            <w:r w:rsidR="00337010">
              <w:rPr>
                <w:noProof/>
                <w:webHidden/>
              </w:rPr>
              <w:tab/>
            </w:r>
            <w:r w:rsidR="00337010">
              <w:rPr>
                <w:noProof/>
                <w:webHidden/>
              </w:rPr>
              <w:fldChar w:fldCharType="begin"/>
            </w:r>
            <w:r w:rsidR="00337010">
              <w:rPr>
                <w:noProof/>
                <w:webHidden/>
              </w:rPr>
              <w:instrText xml:space="preserve"> PAGEREF _Toc107055100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33E8B929" w14:textId="61122ADD" w:rsidR="00337010" w:rsidRDefault="00B93397">
          <w:pPr>
            <w:pStyle w:val="Verzeichnis3"/>
            <w:tabs>
              <w:tab w:val="right" w:leader="dot" w:pos="9062"/>
            </w:tabs>
            <w:rPr>
              <w:rFonts w:asciiTheme="minorHAnsi" w:eastAsiaTheme="minorEastAsia" w:hAnsiTheme="minorHAnsi"/>
              <w:noProof/>
              <w:lang w:eastAsia="de-DE"/>
            </w:rPr>
          </w:pPr>
          <w:hyperlink w:anchor="_Toc107055101" w:history="1">
            <w:r w:rsidR="00337010" w:rsidRPr="00C44FFD">
              <w:rPr>
                <w:rStyle w:val="Hyperlink"/>
                <w:noProof/>
              </w:rPr>
              <w:t>Umsetzung eines Raspberry Aufsteckboards</w:t>
            </w:r>
            <w:r w:rsidR="00337010">
              <w:rPr>
                <w:noProof/>
                <w:webHidden/>
              </w:rPr>
              <w:tab/>
            </w:r>
            <w:r w:rsidR="00337010">
              <w:rPr>
                <w:noProof/>
                <w:webHidden/>
              </w:rPr>
              <w:fldChar w:fldCharType="begin"/>
            </w:r>
            <w:r w:rsidR="00337010">
              <w:rPr>
                <w:noProof/>
                <w:webHidden/>
              </w:rPr>
              <w:instrText xml:space="preserve"> PAGEREF _Toc107055101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02143157" w14:textId="13D982EA" w:rsidR="00337010" w:rsidRDefault="00B93397">
          <w:pPr>
            <w:pStyle w:val="Verzeichnis1"/>
            <w:tabs>
              <w:tab w:val="right" w:leader="dot" w:pos="9062"/>
            </w:tabs>
            <w:rPr>
              <w:rFonts w:asciiTheme="minorHAnsi" w:eastAsiaTheme="minorEastAsia" w:hAnsiTheme="minorHAnsi"/>
              <w:noProof/>
              <w:lang w:eastAsia="de-DE"/>
            </w:rPr>
          </w:pPr>
          <w:hyperlink w:anchor="_Toc107055102" w:history="1">
            <w:r w:rsidR="00337010" w:rsidRPr="00C44FFD">
              <w:rPr>
                <w:rStyle w:val="Hyperlink"/>
                <w:noProof/>
              </w:rPr>
              <w:t>Kernel Driver</w:t>
            </w:r>
            <w:r w:rsidR="00337010">
              <w:rPr>
                <w:noProof/>
                <w:webHidden/>
              </w:rPr>
              <w:tab/>
            </w:r>
            <w:r w:rsidR="00337010">
              <w:rPr>
                <w:noProof/>
                <w:webHidden/>
              </w:rPr>
              <w:fldChar w:fldCharType="begin"/>
            </w:r>
            <w:r w:rsidR="00337010">
              <w:rPr>
                <w:noProof/>
                <w:webHidden/>
              </w:rPr>
              <w:instrText xml:space="preserve"> PAGEREF _Toc107055102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BB5891B" w14:textId="69161EA3" w:rsidR="00337010" w:rsidRDefault="00B93397">
          <w:pPr>
            <w:pStyle w:val="Verzeichnis2"/>
            <w:tabs>
              <w:tab w:val="right" w:leader="dot" w:pos="9062"/>
            </w:tabs>
            <w:rPr>
              <w:rFonts w:asciiTheme="minorHAnsi" w:eastAsiaTheme="minorEastAsia" w:hAnsiTheme="minorHAnsi"/>
              <w:noProof/>
              <w:lang w:eastAsia="de-DE"/>
            </w:rPr>
          </w:pPr>
          <w:hyperlink w:anchor="_Toc107055103" w:history="1">
            <w:r w:rsidR="00337010" w:rsidRPr="00C44FFD">
              <w:rPr>
                <w:rStyle w:val="Hyperlink"/>
                <w:noProof/>
              </w:rPr>
              <w:t>Kernel Module für die LED-Matrix</w:t>
            </w:r>
            <w:r w:rsidR="00337010">
              <w:rPr>
                <w:noProof/>
                <w:webHidden/>
              </w:rPr>
              <w:tab/>
            </w:r>
            <w:r w:rsidR="00337010">
              <w:rPr>
                <w:noProof/>
                <w:webHidden/>
              </w:rPr>
              <w:fldChar w:fldCharType="begin"/>
            </w:r>
            <w:r w:rsidR="00337010">
              <w:rPr>
                <w:noProof/>
                <w:webHidden/>
              </w:rPr>
              <w:instrText xml:space="preserve"> PAGEREF _Toc107055103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5E59BAFC" w14:textId="2A95ADA8" w:rsidR="00337010" w:rsidRDefault="00B93397">
          <w:pPr>
            <w:pStyle w:val="Verzeichnis3"/>
            <w:tabs>
              <w:tab w:val="right" w:leader="dot" w:pos="9062"/>
            </w:tabs>
            <w:rPr>
              <w:rFonts w:asciiTheme="minorHAnsi" w:eastAsiaTheme="minorEastAsia" w:hAnsiTheme="minorHAnsi"/>
              <w:noProof/>
              <w:lang w:eastAsia="de-DE"/>
            </w:rPr>
          </w:pPr>
          <w:hyperlink w:anchor="_Toc107055104" w:history="1">
            <w:r w:rsidR="00337010" w:rsidRPr="00C44FFD">
              <w:rPr>
                <w:rStyle w:val="Hyperlink"/>
                <w:noProof/>
              </w:rPr>
              <w:t>Matrix Kontroller</w:t>
            </w:r>
            <w:r w:rsidR="00337010">
              <w:rPr>
                <w:noProof/>
                <w:webHidden/>
              </w:rPr>
              <w:tab/>
            </w:r>
            <w:r w:rsidR="00337010">
              <w:rPr>
                <w:noProof/>
                <w:webHidden/>
              </w:rPr>
              <w:fldChar w:fldCharType="begin"/>
            </w:r>
            <w:r w:rsidR="00337010">
              <w:rPr>
                <w:noProof/>
                <w:webHidden/>
              </w:rPr>
              <w:instrText xml:space="preserve"> PAGEREF _Toc107055104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3672ECA" w14:textId="06CBFDC4" w:rsidR="00337010" w:rsidRDefault="00B93397">
          <w:pPr>
            <w:pStyle w:val="Verzeichnis3"/>
            <w:tabs>
              <w:tab w:val="right" w:leader="dot" w:pos="9062"/>
            </w:tabs>
            <w:rPr>
              <w:rFonts w:asciiTheme="minorHAnsi" w:eastAsiaTheme="minorEastAsia" w:hAnsiTheme="minorHAnsi"/>
              <w:noProof/>
              <w:lang w:eastAsia="de-DE"/>
            </w:rPr>
          </w:pPr>
          <w:hyperlink w:anchor="_Toc107055105" w:history="1">
            <w:r w:rsidR="00337010" w:rsidRPr="00C44FFD">
              <w:rPr>
                <w:rStyle w:val="Hyperlink"/>
                <w:noProof/>
              </w:rPr>
              <w:t>GPIO Initialisierung</w:t>
            </w:r>
            <w:r w:rsidR="00337010">
              <w:rPr>
                <w:noProof/>
                <w:webHidden/>
              </w:rPr>
              <w:tab/>
            </w:r>
            <w:r w:rsidR="00337010">
              <w:rPr>
                <w:noProof/>
                <w:webHidden/>
              </w:rPr>
              <w:fldChar w:fldCharType="begin"/>
            </w:r>
            <w:r w:rsidR="00337010">
              <w:rPr>
                <w:noProof/>
                <w:webHidden/>
              </w:rPr>
              <w:instrText xml:space="preserve"> PAGEREF _Toc107055105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187ABBAD" w14:textId="4ED6D9B5" w:rsidR="00337010" w:rsidRDefault="00B93397">
          <w:pPr>
            <w:pStyle w:val="Verzeichnis3"/>
            <w:tabs>
              <w:tab w:val="right" w:leader="dot" w:pos="9062"/>
            </w:tabs>
            <w:rPr>
              <w:rFonts w:asciiTheme="minorHAnsi" w:eastAsiaTheme="minorEastAsia" w:hAnsiTheme="minorHAnsi"/>
              <w:noProof/>
              <w:lang w:eastAsia="de-DE"/>
            </w:rPr>
          </w:pPr>
          <w:hyperlink w:anchor="_Toc107055106" w:history="1">
            <w:r w:rsidR="00337010" w:rsidRPr="00C44FFD">
              <w:rPr>
                <w:rStyle w:val="Hyperlink"/>
                <w:noProof/>
              </w:rPr>
              <w:t>I/O Control</w:t>
            </w:r>
            <w:r w:rsidR="00337010">
              <w:rPr>
                <w:noProof/>
                <w:webHidden/>
              </w:rPr>
              <w:tab/>
            </w:r>
            <w:r w:rsidR="00337010">
              <w:rPr>
                <w:noProof/>
                <w:webHidden/>
              </w:rPr>
              <w:fldChar w:fldCharType="begin"/>
            </w:r>
            <w:r w:rsidR="00337010">
              <w:rPr>
                <w:noProof/>
                <w:webHidden/>
              </w:rPr>
              <w:instrText xml:space="preserve"> PAGEREF _Toc107055106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77E897B" w14:textId="784BD481" w:rsidR="00337010" w:rsidRDefault="00B93397">
          <w:pPr>
            <w:pStyle w:val="Verzeichnis3"/>
            <w:tabs>
              <w:tab w:val="right" w:leader="dot" w:pos="9062"/>
            </w:tabs>
            <w:rPr>
              <w:rFonts w:asciiTheme="minorHAnsi" w:eastAsiaTheme="minorEastAsia" w:hAnsiTheme="minorHAnsi"/>
              <w:noProof/>
              <w:lang w:eastAsia="de-DE"/>
            </w:rPr>
          </w:pPr>
          <w:hyperlink w:anchor="_Toc107055107" w:history="1">
            <w:r w:rsidR="00337010" w:rsidRPr="00C44FFD">
              <w:rPr>
                <w:rStyle w:val="Hyperlink"/>
                <w:noProof/>
              </w:rPr>
              <w:t>LED-Matrix Treiber</w:t>
            </w:r>
            <w:r w:rsidR="00337010">
              <w:rPr>
                <w:noProof/>
                <w:webHidden/>
              </w:rPr>
              <w:tab/>
            </w:r>
            <w:r w:rsidR="00337010">
              <w:rPr>
                <w:noProof/>
                <w:webHidden/>
              </w:rPr>
              <w:fldChar w:fldCharType="begin"/>
            </w:r>
            <w:r w:rsidR="00337010">
              <w:rPr>
                <w:noProof/>
                <w:webHidden/>
              </w:rPr>
              <w:instrText xml:space="preserve"> PAGEREF _Toc107055107 \h </w:instrText>
            </w:r>
            <w:r w:rsidR="00337010">
              <w:rPr>
                <w:noProof/>
                <w:webHidden/>
              </w:rPr>
            </w:r>
            <w:r w:rsidR="00337010">
              <w:rPr>
                <w:noProof/>
                <w:webHidden/>
              </w:rPr>
              <w:fldChar w:fldCharType="separate"/>
            </w:r>
            <w:r w:rsidR="00337010">
              <w:rPr>
                <w:noProof/>
                <w:webHidden/>
              </w:rPr>
              <w:t>12</w:t>
            </w:r>
            <w:r w:rsidR="00337010">
              <w:rPr>
                <w:noProof/>
                <w:webHidden/>
              </w:rPr>
              <w:fldChar w:fldCharType="end"/>
            </w:r>
          </w:hyperlink>
        </w:p>
        <w:p w14:paraId="0C6CFEEA" w14:textId="7C8878D1" w:rsidR="00337010" w:rsidRDefault="00B93397">
          <w:pPr>
            <w:pStyle w:val="Verzeichnis2"/>
            <w:tabs>
              <w:tab w:val="right" w:leader="dot" w:pos="9062"/>
            </w:tabs>
            <w:rPr>
              <w:rFonts w:asciiTheme="minorHAnsi" w:eastAsiaTheme="minorEastAsia" w:hAnsiTheme="minorHAnsi"/>
              <w:noProof/>
              <w:lang w:eastAsia="de-DE"/>
            </w:rPr>
          </w:pPr>
          <w:hyperlink w:anchor="_Toc107055108" w:history="1">
            <w:r w:rsidR="00337010" w:rsidRPr="00C44FFD">
              <w:rPr>
                <w:rStyle w:val="Hyperlink"/>
                <w:noProof/>
              </w:rPr>
              <w:t>Makefile</w:t>
            </w:r>
            <w:r w:rsidR="00337010">
              <w:rPr>
                <w:noProof/>
                <w:webHidden/>
              </w:rPr>
              <w:tab/>
            </w:r>
            <w:r w:rsidR="00337010">
              <w:rPr>
                <w:noProof/>
                <w:webHidden/>
              </w:rPr>
              <w:fldChar w:fldCharType="begin"/>
            </w:r>
            <w:r w:rsidR="00337010">
              <w:rPr>
                <w:noProof/>
                <w:webHidden/>
              </w:rPr>
              <w:instrText xml:space="preserve"> PAGEREF _Toc107055108 \h </w:instrText>
            </w:r>
            <w:r w:rsidR="00337010">
              <w:rPr>
                <w:noProof/>
                <w:webHidden/>
              </w:rPr>
            </w:r>
            <w:r w:rsidR="00337010">
              <w:rPr>
                <w:noProof/>
                <w:webHidden/>
              </w:rPr>
              <w:fldChar w:fldCharType="separate"/>
            </w:r>
            <w:r w:rsidR="00337010">
              <w:rPr>
                <w:noProof/>
                <w:webHidden/>
              </w:rPr>
              <w:t>13</w:t>
            </w:r>
            <w:r w:rsidR="00337010">
              <w:rPr>
                <w:noProof/>
                <w:webHidden/>
              </w:rPr>
              <w:fldChar w:fldCharType="end"/>
            </w:r>
          </w:hyperlink>
        </w:p>
        <w:p w14:paraId="4C7C1892" w14:textId="6C081A4D" w:rsidR="00337010" w:rsidRDefault="00B93397">
          <w:pPr>
            <w:pStyle w:val="Verzeichnis1"/>
            <w:tabs>
              <w:tab w:val="right" w:leader="dot" w:pos="9062"/>
            </w:tabs>
            <w:rPr>
              <w:rFonts w:asciiTheme="minorHAnsi" w:eastAsiaTheme="minorEastAsia" w:hAnsiTheme="minorHAnsi"/>
              <w:noProof/>
              <w:lang w:eastAsia="de-DE"/>
            </w:rPr>
          </w:pPr>
          <w:hyperlink w:anchor="_Toc107055109"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09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4FC77068" w14:textId="6ACC1CC1" w:rsidR="00337010" w:rsidRDefault="00B93397">
          <w:pPr>
            <w:pStyle w:val="Verzeichnis2"/>
            <w:tabs>
              <w:tab w:val="right" w:leader="dot" w:pos="9062"/>
            </w:tabs>
            <w:rPr>
              <w:rFonts w:asciiTheme="minorHAnsi" w:eastAsiaTheme="minorEastAsia" w:hAnsiTheme="minorHAnsi"/>
              <w:noProof/>
              <w:lang w:eastAsia="de-DE"/>
            </w:rPr>
          </w:pPr>
          <w:hyperlink w:anchor="_Toc107055110" w:history="1">
            <w:r w:rsidR="00337010" w:rsidRPr="00C44FFD">
              <w:rPr>
                <w:rStyle w:val="Hyperlink"/>
                <w:noProof/>
              </w:rPr>
              <w:t>User App Controller</w:t>
            </w:r>
            <w:r w:rsidR="00337010">
              <w:rPr>
                <w:noProof/>
                <w:webHidden/>
              </w:rPr>
              <w:tab/>
            </w:r>
            <w:r w:rsidR="00337010">
              <w:rPr>
                <w:noProof/>
                <w:webHidden/>
              </w:rPr>
              <w:fldChar w:fldCharType="begin"/>
            </w:r>
            <w:r w:rsidR="00337010">
              <w:rPr>
                <w:noProof/>
                <w:webHidden/>
              </w:rPr>
              <w:instrText xml:space="preserve"> PAGEREF _Toc107055110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313017AE" w14:textId="3FA2A5D9" w:rsidR="00337010" w:rsidRDefault="00B93397">
          <w:pPr>
            <w:pStyle w:val="Verzeichnis2"/>
            <w:tabs>
              <w:tab w:val="right" w:leader="dot" w:pos="9062"/>
            </w:tabs>
            <w:rPr>
              <w:rFonts w:asciiTheme="minorHAnsi" w:eastAsiaTheme="minorEastAsia" w:hAnsiTheme="minorHAnsi"/>
              <w:noProof/>
              <w:lang w:eastAsia="de-DE"/>
            </w:rPr>
          </w:pPr>
          <w:hyperlink w:anchor="_Toc107055111" w:history="1">
            <w:r w:rsidR="00337010" w:rsidRPr="00C44FFD">
              <w:rPr>
                <w:rStyle w:val="Hyperlink"/>
                <w:noProof/>
              </w:rPr>
              <w:t>User App Funktionen</w:t>
            </w:r>
            <w:r w:rsidR="00337010">
              <w:rPr>
                <w:noProof/>
                <w:webHidden/>
              </w:rPr>
              <w:tab/>
            </w:r>
            <w:r w:rsidR="00337010">
              <w:rPr>
                <w:noProof/>
                <w:webHidden/>
              </w:rPr>
              <w:fldChar w:fldCharType="begin"/>
            </w:r>
            <w:r w:rsidR="00337010">
              <w:rPr>
                <w:noProof/>
                <w:webHidden/>
              </w:rPr>
              <w:instrText xml:space="preserve"> PAGEREF _Toc107055111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1D093625" w14:textId="7B05915E" w:rsidR="00337010" w:rsidRDefault="00B93397">
          <w:pPr>
            <w:pStyle w:val="Verzeichnis2"/>
            <w:tabs>
              <w:tab w:val="right" w:leader="dot" w:pos="9062"/>
            </w:tabs>
            <w:rPr>
              <w:rFonts w:asciiTheme="minorHAnsi" w:eastAsiaTheme="minorEastAsia" w:hAnsiTheme="minorHAnsi"/>
              <w:noProof/>
              <w:lang w:eastAsia="de-DE"/>
            </w:rPr>
          </w:pPr>
          <w:hyperlink w:anchor="_Toc107055112"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12 \h </w:instrText>
            </w:r>
            <w:r w:rsidR="00337010">
              <w:rPr>
                <w:noProof/>
                <w:webHidden/>
              </w:rPr>
            </w:r>
            <w:r w:rsidR="00337010">
              <w:rPr>
                <w:noProof/>
                <w:webHidden/>
              </w:rPr>
              <w:fldChar w:fldCharType="separate"/>
            </w:r>
            <w:r w:rsidR="00337010">
              <w:rPr>
                <w:noProof/>
                <w:webHidden/>
              </w:rPr>
              <w:t>15</w:t>
            </w:r>
            <w:r w:rsidR="00337010">
              <w:rPr>
                <w:noProof/>
                <w:webHidden/>
              </w:rPr>
              <w:fldChar w:fldCharType="end"/>
            </w:r>
          </w:hyperlink>
        </w:p>
        <w:p w14:paraId="056EEB4F" w14:textId="1A36D92F" w:rsidR="00337010" w:rsidRDefault="00B93397">
          <w:pPr>
            <w:pStyle w:val="Verzeichnis1"/>
            <w:tabs>
              <w:tab w:val="right" w:leader="dot" w:pos="9062"/>
            </w:tabs>
            <w:rPr>
              <w:rFonts w:asciiTheme="minorHAnsi" w:eastAsiaTheme="minorEastAsia" w:hAnsiTheme="minorHAnsi"/>
              <w:noProof/>
              <w:lang w:eastAsia="de-DE"/>
            </w:rPr>
          </w:pPr>
          <w:hyperlink w:anchor="_Toc107055113" w:history="1">
            <w:r w:rsidR="00337010" w:rsidRPr="00C44FFD">
              <w:rPr>
                <w:rStyle w:val="Hyperlink"/>
                <w:noProof/>
              </w:rPr>
              <w:t>Skripte und Ausführung</w:t>
            </w:r>
            <w:r w:rsidR="00337010">
              <w:rPr>
                <w:noProof/>
                <w:webHidden/>
              </w:rPr>
              <w:tab/>
            </w:r>
            <w:r w:rsidR="00337010">
              <w:rPr>
                <w:noProof/>
                <w:webHidden/>
              </w:rPr>
              <w:fldChar w:fldCharType="begin"/>
            </w:r>
            <w:r w:rsidR="00337010">
              <w:rPr>
                <w:noProof/>
                <w:webHidden/>
              </w:rPr>
              <w:instrText xml:space="preserve"> PAGEREF _Toc107055113 \h </w:instrText>
            </w:r>
            <w:r w:rsidR="00337010">
              <w:rPr>
                <w:noProof/>
                <w:webHidden/>
              </w:rPr>
            </w:r>
            <w:r w:rsidR="00337010">
              <w:rPr>
                <w:noProof/>
                <w:webHidden/>
              </w:rPr>
              <w:fldChar w:fldCharType="separate"/>
            </w:r>
            <w:r w:rsidR="00337010">
              <w:rPr>
                <w:noProof/>
                <w:webHidden/>
              </w:rPr>
              <w:t>16</w:t>
            </w:r>
            <w:r w:rsidR="00337010">
              <w:rPr>
                <w:noProof/>
                <w:webHidden/>
              </w:rPr>
              <w:fldChar w:fldCharType="end"/>
            </w:r>
          </w:hyperlink>
        </w:p>
        <w:p w14:paraId="0B45DC37" w14:textId="34272ACF" w:rsidR="00337010" w:rsidRDefault="00B93397">
          <w:pPr>
            <w:pStyle w:val="Verzeichnis1"/>
            <w:tabs>
              <w:tab w:val="right" w:leader="dot" w:pos="9062"/>
            </w:tabs>
            <w:rPr>
              <w:rFonts w:asciiTheme="minorHAnsi" w:eastAsiaTheme="minorEastAsia" w:hAnsiTheme="minorHAnsi"/>
              <w:noProof/>
              <w:lang w:eastAsia="de-DE"/>
            </w:rPr>
          </w:pPr>
          <w:hyperlink w:anchor="_Toc107055114" w:history="1">
            <w:r w:rsidR="00337010" w:rsidRPr="00C44FFD">
              <w:rPr>
                <w:rStyle w:val="Hyperlink"/>
                <w:noProof/>
              </w:rPr>
              <w:t>Code-Ausschnitte</w:t>
            </w:r>
            <w:r w:rsidR="00337010">
              <w:rPr>
                <w:noProof/>
                <w:webHidden/>
              </w:rPr>
              <w:tab/>
            </w:r>
            <w:r w:rsidR="00337010">
              <w:rPr>
                <w:noProof/>
                <w:webHidden/>
              </w:rPr>
              <w:fldChar w:fldCharType="begin"/>
            </w:r>
            <w:r w:rsidR="00337010">
              <w:rPr>
                <w:noProof/>
                <w:webHidden/>
              </w:rPr>
              <w:instrText xml:space="preserve"> PAGEREF _Toc10705511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121DEB65" w14:textId="0B4E3076" w:rsidR="00337010" w:rsidRDefault="00B93397">
          <w:pPr>
            <w:pStyle w:val="Verzeichnis1"/>
            <w:tabs>
              <w:tab w:val="right" w:leader="dot" w:pos="9062"/>
            </w:tabs>
            <w:rPr>
              <w:rFonts w:asciiTheme="minorHAnsi" w:eastAsiaTheme="minorEastAsia" w:hAnsiTheme="minorHAnsi"/>
              <w:noProof/>
              <w:lang w:eastAsia="de-DE"/>
            </w:rPr>
          </w:pPr>
          <w:hyperlink w:anchor="_Toc107055115" w:history="1">
            <w:r w:rsidR="00337010" w:rsidRPr="00C44FFD">
              <w:rPr>
                <w:rStyle w:val="Hyperlink"/>
                <w:noProof/>
              </w:rPr>
              <w:t>Literaturverzeichnis</w:t>
            </w:r>
            <w:r w:rsidR="00337010">
              <w:rPr>
                <w:noProof/>
                <w:webHidden/>
              </w:rPr>
              <w:tab/>
            </w:r>
            <w:r w:rsidR="00337010">
              <w:rPr>
                <w:noProof/>
                <w:webHidden/>
              </w:rPr>
              <w:fldChar w:fldCharType="begin"/>
            </w:r>
            <w:r w:rsidR="00337010">
              <w:rPr>
                <w:noProof/>
                <w:webHidden/>
              </w:rPr>
              <w:instrText xml:space="preserve"> PAGEREF _Toc107055115 \h </w:instrText>
            </w:r>
            <w:r w:rsidR="00337010">
              <w:rPr>
                <w:noProof/>
                <w:webHidden/>
              </w:rPr>
            </w:r>
            <w:r w:rsidR="00337010">
              <w:rPr>
                <w:noProof/>
                <w:webHidden/>
              </w:rPr>
              <w:fldChar w:fldCharType="separate"/>
            </w:r>
            <w:r w:rsidR="00337010">
              <w:rPr>
                <w:noProof/>
                <w:webHidden/>
              </w:rPr>
              <w:t>24</w:t>
            </w:r>
            <w:r w:rsidR="00337010">
              <w:rPr>
                <w:noProof/>
                <w:webHidden/>
              </w:rPr>
              <w:fldChar w:fldCharType="end"/>
            </w:r>
          </w:hyperlink>
        </w:p>
        <w:p w14:paraId="5510D2CD" w14:textId="2BF2E6A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55093"/>
      <w:r>
        <w:lastRenderedPageBreak/>
        <w:t>Abbildungsverzeichnis</w:t>
      </w:r>
      <w:bookmarkEnd w:id="2"/>
      <w:bookmarkEnd w:id="3"/>
    </w:p>
    <w:p w14:paraId="5F9C6A9D" w14:textId="77777777" w:rsidR="00347E7F" w:rsidRPr="005B5C67" w:rsidRDefault="00347E7F" w:rsidP="00347E7F"/>
    <w:p w14:paraId="16E67C17" w14:textId="3E892E5C" w:rsidR="00337010"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55116" w:history="1">
        <w:r w:rsidR="00337010" w:rsidRPr="006D7E73">
          <w:rPr>
            <w:rStyle w:val="Hyperlink"/>
            <w:noProof/>
          </w:rPr>
          <w:t>Abbildung 1 Aufbau LED-Matrix</w:t>
        </w:r>
        <w:r w:rsidR="00337010">
          <w:rPr>
            <w:noProof/>
            <w:webHidden/>
          </w:rPr>
          <w:tab/>
        </w:r>
        <w:r w:rsidR="00337010">
          <w:rPr>
            <w:noProof/>
            <w:webHidden/>
          </w:rPr>
          <w:fldChar w:fldCharType="begin"/>
        </w:r>
        <w:r w:rsidR="00337010">
          <w:rPr>
            <w:noProof/>
            <w:webHidden/>
          </w:rPr>
          <w:instrText xml:space="preserve"> PAGEREF _Toc107055116 \h </w:instrText>
        </w:r>
        <w:r w:rsidR="00337010">
          <w:rPr>
            <w:noProof/>
            <w:webHidden/>
          </w:rPr>
        </w:r>
        <w:r w:rsidR="00337010">
          <w:rPr>
            <w:noProof/>
            <w:webHidden/>
          </w:rPr>
          <w:fldChar w:fldCharType="separate"/>
        </w:r>
        <w:r w:rsidR="00337010">
          <w:rPr>
            <w:noProof/>
            <w:webHidden/>
          </w:rPr>
          <w:t>0</w:t>
        </w:r>
        <w:r w:rsidR="00337010">
          <w:rPr>
            <w:noProof/>
            <w:webHidden/>
          </w:rPr>
          <w:fldChar w:fldCharType="end"/>
        </w:r>
      </w:hyperlink>
    </w:p>
    <w:p w14:paraId="23332EE9" w14:textId="1C363B2A" w:rsidR="00337010" w:rsidRDefault="00B93397">
      <w:pPr>
        <w:pStyle w:val="Abbildungsverzeichnis"/>
        <w:tabs>
          <w:tab w:val="right" w:leader="dot" w:pos="9062"/>
        </w:tabs>
        <w:rPr>
          <w:rFonts w:asciiTheme="minorHAnsi" w:eastAsiaTheme="minorEastAsia" w:hAnsiTheme="minorHAnsi"/>
          <w:noProof/>
          <w:lang w:eastAsia="de-DE"/>
        </w:rPr>
      </w:pPr>
      <w:hyperlink r:id="rId11" w:anchor="_Toc107055117" w:history="1">
        <w:r w:rsidR="00337010" w:rsidRPr="006D7E73">
          <w:rPr>
            <w:rStyle w:val="Hyperlink"/>
            <w:noProof/>
          </w:rPr>
          <w:t>Abbildung 2 Zeitplan</w:t>
        </w:r>
        <w:r w:rsidR="00337010">
          <w:rPr>
            <w:noProof/>
            <w:webHidden/>
          </w:rPr>
          <w:tab/>
        </w:r>
        <w:r w:rsidR="00337010">
          <w:rPr>
            <w:noProof/>
            <w:webHidden/>
          </w:rPr>
          <w:fldChar w:fldCharType="begin"/>
        </w:r>
        <w:r w:rsidR="00337010">
          <w:rPr>
            <w:noProof/>
            <w:webHidden/>
          </w:rPr>
          <w:instrText xml:space="preserve"> PAGEREF _Toc10705511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7D9B6F17" w14:textId="468C9526" w:rsidR="00337010" w:rsidRDefault="00B93397">
      <w:pPr>
        <w:pStyle w:val="Abbildungsverzeichnis"/>
        <w:tabs>
          <w:tab w:val="right" w:leader="dot" w:pos="9062"/>
        </w:tabs>
        <w:rPr>
          <w:rFonts w:asciiTheme="minorHAnsi" w:eastAsiaTheme="minorEastAsia" w:hAnsiTheme="minorHAnsi"/>
          <w:noProof/>
          <w:lang w:eastAsia="de-DE"/>
        </w:rPr>
      </w:pPr>
      <w:hyperlink r:id="rId12" w:anchor="_Toc107055118" w:history="1">
        <w:r w:rsidR="00337010" w:rsidRPr="006D7E73">
          <w:rPr>
            <w:rStyle w:val="Hyperlink"/>
            <w:noProof/>
          </w:rPr>
          <w:t>Abbildung 3 Aufbau einer LED-Matrix - (Ewald 2020)</w:t>
        </w:r>
        <w:r w:rsidR="00337010">
          <w:rPr>
            <w:noProof/>
            <w:webHidden/>
          </w:rPr>
          <w:tab/>
        </w:r>
        <w:r w:rsidR="00337010">
          <w:rPr>
            <w:noProof/>
            <w:webHidden/>
          </w:rPr>
          <w:fldChar w:fldCharType="begin"/>
        </w:r>
        <w:r w:rsidR="00337010">
          <w:rPr>
            <w:noProof/>
            <w:webHidden/>
          </w:rPr>
          <w:instrText xml:space="preserve"> PAGEREF _Toc10705511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4F01CC60" w14:textId="2E48B11D" w:rsidR="00337010" w:rsidRDefault="00B93397">
      <w:pPr>
        <w:pStyle w:val="Abbildungsverzeichnis"/>
        <w:tabs>
          <w:tab w:val="right" w:leader="dot" w:pos="9062"/>
        </w:tabs>
        <w:rPr>
          <w:rFonts w:asciiTheme="minorHAnsi" w:eastAsiaTheme="minorEastAsia" w:hAnsiTheme="minorHAnsi"/>
          <w:noProof/>
          <w:lang w:eastAsia="de-DE"/>
        </w:rPr>
      </w:pPr>
      <w:hyperlink r:id="rId13" w:anchor="_Toc107055119" w:history="1">
        <w:r w:rsidR="00337010" w:rsidRPr="006D7E73">
          <w:rPr>
            <w:rStyle w:val="Hyperlink"/>
            <w:noProof/>
          </w:rPr>
          <w:t>Abbildung 4 Schematischer Anschluss LED-Matrix and Raspberry</w:t>
        </w:r>
        <w:r w:rsidR="00337010">
          <w:rPr>
            <w:noProof/>
            <w:webHidden/>
          </w:rPr>
          <w:tab/>
        </w:r>
        <w:r w:rsidR="00337010">
          <w:rPr>
            <w:noProof/>
            <w:webHidden/>
          </w:rPr>
          <w:fldChar w:fldCharType="begin"/>
        </w:r>
        <w:r w:rsidR="00337010">
          <w:rPr>
            <w:noProof/>
            <w:webHidden/>
          </w:rPr>
          <w:instrText xml:space="preserve"> PAGEREF _Toc107055119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130A6501" w14:textId="385B07FF" w:rsidR="00337010" w:rsidRDefault="00B93397">
      <w:pPr>
        <w:pStyle w:val="Abbildungsverzeichnis"/>
        <w:tabs>
          <w:tab w:val="right" w:leader="dot" w:pos="9062"/>
        </w:tabs>
        <w:rPr>
          <w:rFonts w:asciiTheme="minorHAnsi" w:eastAsiaTheme="minorEastAsia" w:hAnsiTheme="minorHAnsi"/>
          <w:noProof/>
          <w:lang w:eastAsia="de-DE"/>
        </w:rPr>
      </w:pPr>
      <w:hyperlink r:id="rId14" w:anchor="_Toc107055120" w:history="1">
        <w:r w:rsidR="00337010" w:rsidRPr="006D7E73">
          <w:rPr>
            <w:rStyle w:val="Hyperlink"/>
            <w:noProof/>
          </w:rPr>
          <w:t>Abbildung 5 Layout Pi Hat</w:t>
        </w:r>
        <w:r w:rsidR="00337010">
          <w:rPr>
            <w:noProof/>
            <w:webHidden/>
          </w:rPr>
          <w:tab/>
        </w:r>
        <w:r w:rsidR="00337010">
          <w:rPr>
            <w:noProof/>
            <w:webHidden/>
          </w:rPr>
          <w:fldChar w:fldCharType="begin"/>
        </w:r>
        <w:r w:rsidR="00337010">
          <w:rPr>
            <w:noProof/>
            <w:webHidden/>
          </w:rPr>
          <w:instrText xml:space="preserve"> PAGEREF _Toc107055120 \h </w:instrText>
        </w:r>
        <w:r w:rsidR="00337010">
          <w:rPr>
            <w:noProof/>
            <w:webHidden/>
          </w:rPr>
        </w:r>
        <w:r w:rsidR="00337010">
          <w:rPr>
            <w:noProof/>
            <w:webHidden/>
          </w:rPr>
          <w:fldChar w:fldCharType="separate"/>
        </w:r>
        <w:r w:rsidR="00337010">
          <w:rPr>
            <w:noProof/>
            <w:webHidden/>
          </w:rPr>
          <w:t>7</w:t>
        </w:r>
        <w:r w:rsidR="00337010">
          <w:rPr>
            <w:noProof/>
            <w:webHidden/>
          </w:rPr>
          <w:fldChar w:fldCharType="end"/>
        </w:r>
      </w:hyperlink>
    </w:p>
    <w:p w14:paraId="10D1A0F2" w14:textId="602F4B78" w:rsidR="00337010" w:rsidRDefault="00B93397">
      <w:pPr>
        <w:pStyle w:val="Abbildungsverzeichnis"/>
        <w:tabs>
          <w:tab w:val="right" w:leader="dot" w:pos="9062"/>
        </w:tabs>
        <w:rPr>
          <w:rFonts w:asciiTheme="minorHAnsi" w:eastAsiaTheme="minorEastAsia" w:hAnsiTheme="minorHAnsi"/>
          <w:noProof/>
          <w:lang w:eastAsia="de-DE"/>
        </w:rPr>
      </w:pPr>
      <w:hyperlink r:id="rId15" w:anchor="_Toc107055121" w:history="1">
        <w:r w:rsidR="00337010" w:rsidRPr="006D7E73">
          <w:rPr>
            <w:rStyle w:val="Hyperlink"/>
            <w:noProof/>
          </w:rPr>
          <w:t>Abbildung 6 PI Hat PCB Rückseite</w:t>
        </w:r>
        <w:r w:rsidR="00337010">
          <w:rPr>
            <w:noProof/>
            <w:webHidden/>
          </w:rPr>
          <w:tab/>
        </w:r>
        <w:r w:rsidR="00337010">
          <w:rPr>
            <w:noProof/>
            <w:webHidden/>
          </w:rPr>
          <w:fldChar w:fldCharType="begin"/>
        </w:r>
        <w:r w:rsidR="00337010">
          <w:rPr>
            <w:noProof/>
            <w:webHidden/>
          </w:rPr>
          <w:instrText xml:space="preserve"> PAGEREF _Toc107055121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551825A0" w14:textId="12FB8F34" w:rsidR="00337010" w:rsidRDefault="00B93397">
      <w:pPr>
        <w:pStyle w:val="Abbildungsverzeichnis"/>
        <w:tabs>
          <w:tab w:val="right" w:leader="dot" w:pos="9062"/>
        </w:tabs>
        <w:rPr>
          <w:rFonts w:asciiTheme="minorHAnsi" w:eastAsiaTheme="minorEastAsia" w:hAnsiTheme="minorHAnsi"/>
          <w:noProof/>
          <w:lang w:eastAsia="de-DE"/>
        </w:rPr>
      </w:pPr>
      <w:hyperlink r:id="rId16" w:anchor="_Toc107055122" w:history="1">
        <w:r w:rsidR="00337010" w:rsidRPr="006D7E73">
          <w:rPr>
            <w:rStyle w:val="Hyperlink"/>
            <w:noProof/>
          </w:rPr>
          <w:t>Abbildung 7 PI Hat PCB Vorderseite</w:t>
        </w:r>
        <w:r w:rsidR="00337010">
          <w:rPr>
            <w:noProof/>
            <w:webHidden/>
          </w:rPr>
          <w:tab/>
        </w:r>
        <w:r w:rsidR="00337010">
          <w:rPr>
            <w:noProof/>
            <w:webHidden/>
          </w:rPr>
          <w:fldChar w:fldCharType="begin"/>
        </w:r>
        <w:r w:rsidR="00337010">
          <w:rPr>
            <w:noProof/>
            <w:webHidden/>
          </w:rPr>
          <w:instrText xml:space="preserve"> PAGEREF _Toc107055122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1A68506E" w14:textId="4A0F7DD5" w:rsidR="00337010" w:rsidRDefault="00B93397">
      <w:pPr>
        <w:pStyle w:val="Abbildungsverzeichnis"/>
        <w:tabs>
          <w:tab w:val="right" w:leader="dot" w:pos="9062"/>
        </w:tabs>
        <w:rPr>
          <w:rFonts w:asciiTheme="minorHAnsi" w:eastAsiaTheme="minorEastAsia" w:hAnsiTheme="minorHAnsi"/>
          <w:noProof/>
          <w:lang w:eastAsia="de-DE"/>
        </w:rPr>
      </w:pPr>
      <w:hyperlink r:id="rId17" w:anchor="_Toc107055123" w:history="1">
        <w:r w:rsidR="00337010" w:rsidRPr="006D7E73">
          <w:rPr>
            <w:rStyle w:val="Hyperlink"/>
            <w:noProof/>
          </w:rPr>
          <w:t>Abbildung 8 Aufbau Kernel</w:t>
        </w:r>
        <w:r w:rsidR="00337010">
          <w:rPr>
            <w:noProof/>
            <w:webHidden/>
          </w:rPr>
          <w:tab/>
        </w:r>
        <w:r w:rsidR="00337010">
          <w:rPr>
            <w:noProof/>
            <w:webHidden/>
          </w:rPr>
          <w:fldChar w:fldCharType="begin"/>
        </w:r>
        <w:r w:rsidR="00337010">
          <w:rPr>
            <w:noProof/>
            <w:webHidden/>
          </w:rPr>
          <w:instrText xml:space="preserve"> PAGEREF _Toc107055123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29973AA" w14:textId="0C2F8AA4"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55094"/>
      <w:r>
        <w:t>Code Verzeichnis</w:t>
      </w:r>
      <w:bookmarkEnd w:id="4"/>
      <w:bookmarkEnd w:id="5"/>
    </w:p>
    <w:p w14:paraId="2516C99E" w14:textId="76418B7C" w:rsidR="007C529F" w:rsidRDefault="007C529F" w:rsidP="007C529F"/>
    <w:p w14:paraId="68B39C6F" w14:textId="0FB85BE7" w:rsidR="00337010"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55124" w:history="1">
        <w:r w:rsidR="00337010" w:rsidRPr="00DC4E1E">
          <w:rPr>
            <w:rStyle w:val="Hyperlink"/>
            <w:noProof/>
          </w:rPr>
          <w:t>Sourcecode 1: Einzelnen Pixel setz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4D8537BF" w14:textId="42DC7F05" w:rsidR="00337010" w:rsidRDefault="00B93397">
      <w:pPr>
        <w:pStyle w:val="Abbildungsverzeichnis"/>
        <w:tabs>
          <w:tab w:val="right" w:leader="dot" w:pos="9062"/>
        </w:tabs>
        <w:rPr>
          <w:rFonts w:asciiTheme="minorHAnsi" w:eastAsiaTheme="minorEastAsia" w:hAnsiTheme="minorHAnsi"/>
          <w:noProof/>
          <w:lang w:eastAsia="de-DE"/>
        </w:rPr>
      </w:pPr>
      <w:hyperlink w:anchor="_Toc107055125" w:history="1">
        <w:r w:rsidR="00337010" w:rsidRPr="00DC4E1E">
          <w:rPr>
            <w:rStyle w:val="Hyperlink"/>
            <w:noProof/>
          </w:rPr>
          <w:t>Sourcecode 2: Status eines einzelnen Pixel erhalt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5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0AB88A09" w14:textId="61FF5988" w:rsidR="00337010" w:rsidRDefault="00B93397">
      <w:pPr>
        <w:pStyle w:val="Abbildungsverzeichnis"/>
        <w:tabs>
          <w:tab w:val="right" w:leader="dot" w:pos="9062"/>
        </w:tabs>
        <w:rPr>
          <w:rFonts w:asciiTheme="minorHAnsi" w:eastAsiaTheme="minorEastAsia" w:hAnsiTheme="minorHAnsi"/>
          <w:noProof/>
          <w:lang w:eastAsia="de-DE"/>
        </w:rPr>
      </w:pPr>
      <w:hyperlink w:anchor="_Toc107055126" w:history="1">
        <w:r w:rsidR="00337010" w:rsidRPr="00DC4E1E">
          <w:rPr>
            <w:rStyle w:val="Hyperlink"/>
            <w:noProof/>
          </w:rPr>
          <w:t>Sourcecode 3: Initialisierung der High Treiber - ./src/kernel_driver/gpio_inits/gpio_init.h</w:t>
        </w:r>
        <w:r w:rsidR="00337010">
          <w:rPr>
            <w:noProof/>
            <w:webHidden/>
          </w:rPr>
          <w:tab/>
        </w:r>
        <w:r w:rsidR="00337010">
          <w:rPr>
            <w:noProof/>
            <w:webHidden/>
          </w:rPr>
          <w:fldChar w:fldCharType="begin"/>
        </w:r>
        <w:r w:rsidR="00337010">
          <w:rPr>
            <w:noProof/>
            <w:webHidden/>
          </w:rPr>
          <w:instrText xml:space="preserve"> PAGEREF _Toc107055126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6494211B" w14:textId="1579026E" w:rsidR="00337010" w:rsidRDefault="00B93397">
      <w:pPr>
        <w:pStyle w:val="Abbildungsverzeichnis"/>
        <w:tabs>
          <w:tab w:val="right" w:leader="dot" w:pos="9062"/>
        </w:tabs>
        <w:rPr>
          <w:rFonts w:asciiTheme="minorHAnsi" w:eastAsiaTheme="minorEastAsia" w:hAnsiTheme="minorHAnsi"/>
          <w:noProof/>
          <w:lang w:eastAsia="de-DE"/>
        </w:rPr>
      </w:pPr>
      <w:hyperlink w:anchor="_Toc107055127" w:history="1">
        <w:r w:rsidR="00337010" w:rsidRPr="00DC4E1E">
          <w:rPr>
            <w:rStyle w:val="Hyperlink"/>
            <w:noProof/>
          </w:rPr>
          <w:t>Sourcecode 4: Eigene Typedefs für Vereinfachung des Codes - ./src/kernel_driver/ioct_cmd.h</w:t>
        </w:r>
        <w:r w:rsidR="00337010">
          <w:rPr>
            <w:noProof/>
            <w:webHidden/>
          </w:rPr>
          <w:tab/>
        </w:r>
        <w:r w:rsidR="00337010">
          <w:rPr>
            <w:noProof/>
            <w:webHidden/>
          </w:rPr>
          <w:fldChar w:fldCharType="begin"/>
        </w:r>
        <w:r w:rsidR="00337010">
          <w:rPr>
            <w:noProof/>
            <w:webHidden/>
          </w:rPr>
          <w:instrText xml:space="preserve"> PAGEREF _Toc107055127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21C6FE99" w14:textId="7B7E363A" w:rsidR="00337010" w:rsidRDefault="00B93397">
      <w:pPr>
        <w:pStyle w:val="Abbildungsverzeichnis"/>
        <w:tabs>
          <w:tab w:val="right" w:leader="dot" w:pos="9062"/>
        </w:tabs>
        <w:rPr>
          <w:rFonts w:asciiTheme="minorHAnsi" w:eastAsiaTheme="minorEastAsia" w:hAnsiTheme="minorHAnsi"/>
          <w:noProof/>
          <w:lang w:eastAsia="de-DE"/>
        </w:rPr>
      </w:pPr>
      <w:hyperlink w:anchor="_Toc107055128" w:history="1">
        <w:r w:rsidR="00337010" w:rsidRPr="00DC4E1E">
          <w:rPr>
            <w:rStyle w:val="Hyperlink"/>
            <w:noProof/>
            <w:lang w:val="en-US"/>
          </w:rPr>
          <w:t>Sourcecode 5: IOCT Kommandos - ./src/kernel_driver/ioct_cmd.h</w:t>
        </w:r>
        <w:r w:rsidR="00337010">
          <w:rPr>
            <w:noProof/>
            <w:webHidden/>
          </w:rPr>
          <w:tab/>
        </w:r>
        <w:r w:rsidR="00337010">
          <w:rPr>
            <w:noProof/>
            <w:webHidden/>
          </w:rPr>
          <w:fldChar w:fldCharType="begin"/>
        </w:r>
        <w:r w:rsidR="00337010">
          <w:rPr>
            <w:noProof/>
            <w:webHidden/>
          </w:rPr>
          <w:instrText xml:space="preserve"> PAGEREF _Toc107055128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6A21FBBC" w14:textId="56AECD16" w:rsidR="00337010" w:rsidRDefault="00B93397">
      <w:pPr>
        <w:pStyle w:val="Abbildungsverzeichnis"/>
        <w:tabs>
          <w:tab w:val="right" w:leader="dot" w:pos="9062"/>
        </w:tabs>
        <w:rPr>
          <w:rFonts w:asciiTheme="minorHAnsi" w:eastAsiaTheme="minorEastAsia" w:hAnsiTheme="minorHAnsi"/>
          <w:noProof/>
          <w:lang w:eastAsia="de-DE"/>
        </w:rPr>
      </w:pPr>
      <w:hyperlink w:anchor="_Toc107055129" w:history="1">
        <w:r w:rsidR="00337010" w:rsidRPr="00DC4E1E">
          <w:rPr>
            <w:rStyle w:val="Hyperlink"/>
            <w:noProof/>
            <w:lang w:val="en-US"/>
          </w:rPr>
          <w:t>Sourcecode 6: Device-Read Zugriff Funktion - ./src/kernel_driver/led_matrix_driver.c</w:t>
        </w:r>
        <w:r w:rsidR="00337010">
          <w:rPr>
            <w:noProof/>
            <w:webHidden/>
          </w:rPr>
          <w:tab/>
        </w:r>
        <w:r w:rsidR="00337010">
          <w:rPr>
            <w:noProof/>
            <w:webHidden/>
          </w:rPr>
          <w:fldChar w:fldCharType="begin"/>
        </w:r>
        <w:r w:rsidR="00337010">
          <w:rPr>
            <w:noProof/>
            <w:webHidden/>
          </w:rPr>
          <w:instrText xml:space="preserve"> PAGEREF _Toc107055129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34C3586E" w14:textId="500079FB" w:rsidR="00337010" w:rsidRDefault="00B93397">
      <w:pPr>
        <w:pStyle w:val="Abbildungsverzeichnis"/>
        <w:tabs>
          <w:tab w:val="right" w:leader="dot" w:pos="9062"/>
        </w:tabs>
        <w:rPr>
          <w:rFonts w:asciiTheme="minorHAnsi" w:eastAsiaTheme="minorEastAsia" w:hAnsiTheme="minorHAnsi"/>
          <w:noProof/>
          <w:lang w:eastAsia="de-DE"/>
        </w:rPr>
      </w:pPr>
      <w:hyperlink w:anchor="_Toc107055130" w:history="1">
        <w:r w:rsidR="00337010" w:rsidRPr="00DC4E1E">
          <w:rPr>
            <w:rStyle w:val="Hyperlink"/>
            <w:noProof/>
          </w:rPr>
          <w:t>Sourcecode 7: Schreiben in den Treiber - ./src/kernel_driver/led_matrix_driver.c</w:t>
        </w:r>
        <w:r w:rsidR="00337010">
          <w:rPr>
            <w:noProof/>
            <w:webHidden/>
          </w:rPr>
          <w:tab/>
        </w:r>
        <w:r w:rsidR="00337010">
          <w:rPr>
            <w:noProof/>
            <w:webHidden/>
          </w:rPr>
          <w:fldChar w:fldCharType="begin"/>
        </w:r>
        <w:r w:rsidR="00337010">
          <w:rPr>
            <w:noProof/>
            <w:webHidden/>
          </w:rPr>
          <w:instrText xml:space="preserve"> PAGEREF _Toc107055130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45243479" w14:textId="06D6B5CD" w:rsidR="00337010" w:rsidRDefault="00B93397">
      <w:pPr>
        <w:pStyle w:val="Abbildungsverzeichnis"/>
        <w:tabs>
          <w:tab w:val="right" w:leader="dot" w:pos="9062"/>
        </w:tabs>
        <w:rPr>
          <w:rFonts w:asciiTheme="minorHAnsi" w:eastAsiaTheme="minorEastAsia" w:hAnsiTheme="minorHAnsi"/>
          <w:noProof/>
          <w:lang w:eastAsia="de-DE"/>
        </w:rPr>
      </w:pPr>
      <w:hyperlink w:anchor="_Toc107055131" w:history="1">
        <w:r w:rsidR="00337010" w:rsidRPr="00DC4E1E">
          <w:rPr>
            <w:rStyle w:val="Hyperlink"/>
            <w:noProof/>
            <w:lang w:val="en-US"/>
          </w:rPr>
          <w:t>Sourcecode 8: IOCT Kommandos - ./src/kernel_driver/led_matrix_driver.c</w:t>
        </w:r>
        <w:r w:rsidR="00337010">
          <w:rPr>
            <w:noProof/>
            <w:webHidden/>
          </w:rPr>
          <w:tab/>
        </w:r>
        <w:r w:rsidR="00337010">
          <w:rPr>
            <w:noProof/>
            <w:webHidden/>
          </w:rPr>
          <w:fldChar w:fldCharType="begin"/>
        </w:r>
        <w:r w:rsidR="00337010">
          <w:rPr>
            <w:noProof/>
            <w:webHidden/>
          </w:rPr>
          <w:instrText xml:space="preserve"> PAGEREF _Toc107055131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18FDEEDC" w14:textId="5FA440B7" w:rsidR="00337010" w:rsidRDefault="00B93397">
      <w:pPr>
        <w:pStyle w:val="Abbildungsverzeichnis"/>
        <w:tabs>
          <w:tab w:val="right" w:leader="dot" w:pos="9062"/>
        </w:tabs>
        <w:rPr>
          <w:rFonts w:asciiTheme="minorHAnsi" w:eastAsiaTheme="minorEastAsia" w:hAnsiTheme="minorHAnsi"/>
          <w:noProof/>
          <w:lang w:eastAsia="de-DE"/>
        </w:rPr>
      </w:pPr>
      <w:hyperlink w:anchor="_Toc107055132" w:history="1">
        <w:r w:rsidR="00337010" w:rsidRPr="00DC4E1E">
          <w:rPr>
            <w:rStyle w:val="Hyperlink"/>
            <w:noProof/>
            <w:lang w:val="en-US"/>
          </w:rPr>
          <w:t>Sourcecode 9: Makefile Targets - ./src/kernel_driver/Makefile</w:t>
        </w:r>
        <w:r w:rsidR="00337010">
          <w:rPr>
            <w:noProof/>
            <w:webHidden/>
          </w:rPr>
          <w:tab/>
        </w:r>
        <w:r w:rsidR="00337010">
          <w:rPr>
            <w:noProof/>
            <w:webHidden/>
          </w:rPr>
          <w:fldChar w:fldCharType="begin"/>
        </w:r>
        <w:r w:rsidR="00337010">
          <w:rPr>
            <w:noProof/>
            <w:webHidden/>
          </w:rPr>
          <w:instrText xml:space="preserve"> PAGEREF _Toc107055132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60C12CC9" w14:textId="10AD1FC2" w:rsidR="00337010" w:rsidRDefault="00B93397">
      <w:pPr>
        <w:pStyle w:val="Abbildungsverzeichnis"/>
        <w:tabs>
          <w:tab w:val="right" w:leader="dot" w:pos="9062"/>
        </w:tabs>
        <w:rPr>
          <w:rFonts w:asciiTheme="minorHAnsi" w:eastAsiaTheme="minorEastAsia" w:hAnsiTheme="minorHAnsi"/>
          <w:noProof/>
          <w:lang w:eastAsia="de-DE"/>
        </w:rPr>
      </w:pPr>
      <w:hyperlink w:anchor="_Toc107055133" w:history="1">
        <w:r w:rsidR="00337010" w:rsidRPr="00DC4E1E">
          <w:rPr>
            <w:rStyle w:val="Hyperlink"/>
            <w:noProof/>
          </w:rPr>
          <w:t>Sourcecode 10: Dimensionen auslesen - ./src/user_app/led_controller/controller.c</w:t>
        </w:r>
        <w:r w:rsidR="00337010">
          <w:rPr>
            <w:noProof/>
            <w:webHidden/>
          </w:rPr>
          <w:tab/>
        </w:r>
        <w:r w:rsidR="00337010">
          <w:rPr>
            <w:noProof/>
            <w:webHidden/>
          </w:rPr>
          <w:fldChar w:fldCharType="begin"/>
        </w:r>
        <w:r w:rsidR="00337010">
          <w:rPr>
            <w:noProof/>
            <w:webHidden/>
          </w:rPr>
          <w:instrText xml:space="preserve"> PAGEREF _Toc107055133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6DE00411" w14:textId="515DB9F2" w:rsidR="00337010" w:rsidRDefault="00B93397">
      <w:pPr>
        <w:pStyle w:val="Abbildungsverzeichnis"/>
        <w:tabs>
          <w:tab w:val="right" w:leader="dot" w:pos="9062"/>
        </w:tabs>
        <w:rPr>
          <w:rFonts w:asciiTheme="minorHAnsi" w:eastAsiaTheme="minorEastAsia" w:hAnsiTheme="minorHAnsi"/>
          <w:noProof/>
          <w:lang w:eastAsia="de-DE"/>
        </w:rPr>
      </w:pPr>
      <w:hyperlink w:anchor="_Toc107055134" w:history="1">
        <w:r w:rsidR="00337010" w:rsidRPr="00DC4E1E">
          <w:rPr>
            <w:rStyle w:val="Hyperlink"/>
            <w:noProof/>
          </w:rPr>
          <w:t>Sourcecode 11: Setzen eines Pixels - ./src/user_app/led_controller/controller.c</w:t>
        </w:r>
        <w:r w:rsidR="00337010">
          <w:rPr>
            <w:noProof/>
            <w:webHidden/>
          </w:rPr>
          <w:tab/>
        </w:r>
        <w:r w:rsidR="00337010">
          <w:rPr>
            <w:noProof/>
            <w:webHidden/>
          </w:rPr>
          <w:fldChar w:fldCharType="begin"/>
        </w:r>
        <w:r w:rsidR="00337010">
          <w:rPr>
            <w:noProof/>
            <w:webHidden/>
          </w:rPr>
          <w:instrText xml:space="preserve"> PAGEREF _Toc107055134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4608F357" w14:textId="443847F3" w:rsidR="00337010" w:rsidRDefault="00B93397">
      <w:pPr>
        <w:pStyle w:val="Abbildungsverzeichnis"/>
        <w:tabs>
          <w:tab w:val="right" w:leader="dot" w:pos="9062"/>
        </w:tabs>
        <w:rPr>
          <w:rFonts w:asciiTheme="minorHAnsi" w:eastAsiaTheme="minorEastAsia" w:hAnsiTheme="minorHAnsi"/>
          <w:noProof/>
          <w:lang w:eastAsia="de-DE"/>
        </w:rPr>
      </w:pPr>
      <w:hyperlink w:anchor="_Toc107055135" w:history="1">
        <w:r w:rsidR="00337010" w:rsidRPr="00DC4E1E">
          <w:rPr>
            <w:rStyle w:val="Hyperlink"/>
            <w:noProof/>
            <w:lang w:val="en-US"/>
          </w:rPr>
          <w:t>Sourcecode 12: Lauflicht - ./src/user_app/functions/functions.c</w:t>
        </w:r>
        <w:r w:rsidR="00337010">
          <w:rPr>
            <w:noProof/>
            <w:webHidden/>
          </w:rPr>
          <w:tab/>
        </w:r>
        <w:r w:rsidR="00337010">
          <w:rPr>
            <w:noProof/>
            <w:webHidden/>
          </w:rPr>
          <w:fldChar w:fldCharType="begin"/>
        </w:r>
        <w:r w:rsidR="00337010">
          <w:rPr>
            <w:noProof/>
            <w:webHidden/>
          </w:rPr>
          <w:instrText xml:space="preserve"> PAGEREF _Toc107055135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606C317C" w14:textId="57020CB3" w:rsidR="00337010" w:rsidRDefault="00B93397">
      <w:pPr>
        <w:pStyle w:val="Abbildungsverzeichnis"/>
        <w:tabs>
          <w:tab w:val="right" w:leader="dot" w:pos="9062"/>
        </w:tabs>
        <w:rPr>
          <w:rFonts w:asciiTheme="minorHAnsi" w:eastAsiaTheme="minorEastAsia" w:hAnsiTheme="minorHAnsi"/>
          <w:noProof/>
          <w:lang w:eastAsia="de-DE"/>
        </w:rPr>
      </w:pPr>
      <w:hyperlink w:anchor="_Toc107055136" w:history="1">
        <w:r w:rsidR="00337010" w:rsidRPr="00DC4E1E">
          <w:rPr>
            <w:rStyle w:val="Hyperlink"/>
            <w:noProof/>
          </w:rPr>
          <w:t>Sourcecode 13: User Input einlesen - ./src/user_app/app.c</w:t>
        </w:r>
        <w:r w:rsidR="00337010">
          <w:rPr>
            <w:noProof/>
            <w:webHidden/>
          </w:rPr>
          <w:tab/>
        </w:r>
        <w:r w:rsidR="00337010">
          <w:rPr>
            <w:noProof/>
            <w:webHidden/>
          </w:rPr>
          <w:fldChar w:fldCharType="begin"/>
        </w:r>
        <w:r w:rsidR="00337010">
          <w:rPr>
            <w:noProof/>
            <w:webHidden/>
          </w:rPr>
          <w:instrText xml:space="preserve"> PAGEREF _Toc107055136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31B35CEE" w14:textId="0B94CA7E" w:rsidR="00337010" w:rsidRDefault="00B93397">
      <w:pPr>
        <w:pStyle w:val="Abbildungsverzeichnis"/>
        <w:tabs>
          <w:tab w:val="right" w:leader="dot" w:pos="9062"/>
        </w:tabs>
        <w:rPr>
          <w:rFonts w:asciiTheme="minorHAnsi" w:eastAsiaTheme="minorEastAsia" w:hAnsiTheme="minorHAnsi"/>
          <w:noProof/>
          <w:lang w:eastAsia="de-DE"/>
        </w:rPr>
      </w:pPr>
      <w:hyperlink w:anchor="_Toc107055137" w:history="1">
        <w:r w:rsidR="00337010" w:rsidRPr="00DC4E1E">
          <w:rPr>
            <w:rStyle w:val="Hyperlink"/>
            <w:noProof/>
            <w:lang w:val="en-US"/>
          </w:rPr>
          <w:t>Sourcecode 14: Main Methode - ./src/user_app/app.c</w:t>
        </w:r>
        <w:r w:rsidR="00337010">
          <w:rPr>
            <w:noProof/>
            <w:webHidden/>
          </w:rPr>
          <w:tab/>
        </w:r>
        <w:r w:rsidR="00337010">
          <w:rPr>
            <w:noProof/>
            <w:webHidden/>
          </w:rPr>
          <w:fldChar w:fldCharType="begin"/>
        </w:r>
        <w:r w:rsidR="00337010">
          <w:rPr>
            <w:noProof/>
            <w:webHidden/>
          </w:rPr>
          <w:instrText xml:space="preserve"> PAGEREF _Toc107055137 \h </w:instrText>
        </w:r>
        <w:r w:rsidR="00337010">
          <w:rPr>
            <w:noProof/>
            <w:webHidden/>
          </w:rPr>
        </w:r>
        <w:r w:rsidR="00337010">
          <w:rPr>
            <w:noProof/>
            <w:webHidden/>
          </w:rPr>
          <w:fldChar w:fldCharType="separate"/>
        </w:r>
        <w:r w:rsidR="00337010">
          <w:rPr>
            <w:noProof/>
            <w:webHidden/>
          </w:rPr>
          <w:t>23</w:t>
        </w:r>
        <w:r w:rsidR="00337010">
          <w:rPr>
            <w:noProof/>
            <w:webHidden/>
          </w:rPr>
          <w:fldChar w:fldCharType="end"/>
        </w:r>
      </w:hyperlink>
    </w:p>
    <w:p w14:paraId="4B911320" w14:textId="211CCB65"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55095"/>
      <w:r>
        <w:lastRenderedPageBreak/>
        <w:t>Erklärung</w:t>
      </w:r>
      <w:bookmarkEnd w:id="6"/>
      <w:bookmarkEnd w:id="7"/>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55096"/>
      <w:r>
        <w:lastRenderedPageBreak/>
        <w:t>Vorwort</w:t>
      </w:r>
      <w:bookmarkEnd w:id="8"/>
      <w:bookmarkEnd w:id="9"/>
    </w:p>
    <w:p w14:paraId="472788DB" w14:textId="32431713" w:rsidR="00AC4E43" w:rsidRDefault="00AC4E43" w:rsidP="00D46093">
      <w:pPr>
        <w:jc w:val="both"/>
      </w:pPr>
    </w:p>
    <w:p w14:paraId="599C9EE1" w14:textId="70CC0B1A" w:rsidR="00A10B89" w:rsidRDefault="00A10B89" w:rsidP="00D46093">
      <w:pPr>
        <w:jc w:val="both"/>
      </w:pPr>
      <w:r>
        <w:t>Im Rahmen des Faches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628F4D9"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18" w:history="1">
        <w:r w:rsidRPr="00DE57A9">
          <w:rPr>
            <w:rStyle w:val="Hyperlink"/>
          </w:rPr>
          <w:t>Git</w:t>
        </w:r>
        <w:r w:rsidR="00DF7E28">
          <w:rPr>
            <w:rStyle w:val="Hyperlink"/>
          </w:rPr>
          <w:t>-</w:t>
        </w:r>
        <w:r w:rsidRPr="00DE57A9">
          <w:rPr>
            <w:rStyle w:val="Hyperlink"/>
          </w:rPr>
          <w:t>Repository</w:t>
        </w:r>
      </w:hyperlink>
      <w:r w:rsidR="005C25EF">
        <w:t xml:space="preserv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55097"/>
      <w:r>
        <w:t>Zeitplan</w:t>
      </w:r>
      <w:bookmarkEnd w:id="10"/>
      <w:bookmarkEnd w:id="11"/>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30627E" w:rsidRPr="00013CFF" w:rsidRDefault="0030627E" w:rsidP="00D82186">
                            <w:pPr>
                              <w:pStyle w:val="Beschriftung"/>
                              <w:rPr>
                                <w:noProof/>
                              </w:rPr>
                            </w:pPr>
                            <w:bookmarkStart w:id="12" w:name="_Toc107055117"/>
                            <w:r>
                              <w:t xml:space="preserve">Abbildung </w:t>
                            </w:r>
                            <w:fldSimple w:instr=" SEQ Abbildung \* ARABIC ">
                              <w:r>
                                <w:rPr>
                                  <w:noProof/>
                                </w:rPr>
                                <w:t>2</w:t>
                              </w:r>
                            </w:fldSimple>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3FB99EE5" w:rsidR="0030627E" w:rsidRPr="00013CFF" w:rsidRDefault="0030627E" w:rsidP="00D82186">
                      <w:pPr>
                        <w:pStyle w:val="Beschriftung"/>
                        <w:rPr>
                          <w:noProof/>
                        </w:rPr>
                      </w:pPr>
                      <w:bookmarkStart w:id="13" w:name="_Toc107055117"/>
                      <w:r>
                        <w:t xml:space="preserve">Abbildung </w:t>
                      </w:r>
                      <w:fldSimple w:instr=" SEQ Abbildung \* ARABIC ">
                        <w:r>
                          <w:rPr>
                            <w:noProof/>
                          </w:rPr>
                          <w:t>2</w:t>
                        </w:r>
                      </w:fldSimple>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055098"/>
      <w:r>
        <w:lastRenderedPageBreak/>
        <w:t>Aufbau</w:t>
      </w:r>
      <w:bookmarkEnd w:id="14"/>
      <w:bookmarkEnd w:id="15"/>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055099"/>
      <w:r>
        <w:t>Software (Linux)</w:t>
      </w:r>
      <w:bookmarkEnd w:id="16"/>
      <w:bookmarkEnd w:id="17"/>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055100"/>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30627E" w:rsidRPr="00D417D5" w:rsidRDefault="0030627E" w:rsidP="002F635D">
                            <w:pPr>
                              <w:pStyle w:val="Beschriftung"/>
                              <w:rPr>
                                <w:noProof/>
                              </w:rPr>
                            </w:pPr>
                            <w:bookmarkStart w:id="22" w:name="_Ref107054484"/>
                            <w:bookmarkStart w:id="23" w:name="_Toc107055118"/>
                            <w:r>
                              <w:t xml:space="preserve">Abbildung </w:t>
                            </w:r>
                            <w:fldSimple w:instr=" SEQ Abbildung \* ARABIC ">
                              <w:r>
                                <w:rPr>
                                  <w:noProof/>
                                </w:rPr>
                                <w:t>3</w:t>
                              </w:r>
                            </w:fldSimple>
                            <w:bookmarkEnd w:id="22"/>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60A04723" w:rsidR="0030627E" w:rsidRPr="00D417D5" w:rsidRDefault="0030627E" w:rsidP="002F635D">
                      <w:pPr>
                        <w:pStyle w:val="Beschriftung"/>
                        <w:rPr>
                          <w:noProof/>
                        </w:rPr>
                      </w:pPr>
                      <w:bookmarkStart w:id="24" w:name="_Ref107054484"/>
                      <w:bookmarkStart w:id="25" w:name="_Toc107055118"/>
                      <w:r>
                        <w:t xml:space="preserve">Abbildung </w:t>
                      </w:r>
                      <w:fldSimple w:instr=" SEQ Abbildung \* ARABIC ">
                        <w:r>
                          <w:rPr>
                            <w:noProof/>
                          </w:rPr>
                          <w:t>3</w:t>
                        </w:r>
                      </w:fldSimple>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714FAAC2"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337010">
        <w:t xml:space="preserve">Abbildung </w:t>
      </w:r>
      <w:r w:rsidR="00337010">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Emitting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End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055101"/>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30627E" w:rsidRPr="00E52E20" w:rsidRDefault="0030627E" w:rsidP="002D13BF">
                            <w:pPr>
                              <w:pStyle w:val="Beschriftung"/>
                              <w:rPr>
                                <w:noProof/>
                              </w:rPr>
                            </w:pPr>
                            <w:bookmarkStart w:id="28" w:name="_Ref106143253"/>
                            <w:bookmarkStart w:id="29" w:name="_Toc107055119"/>
                            <w:r>
                              <w:t xml:space="preserve">Abbildung </w:t>
                            </w:r>
                            <w:fldSimple w:instr=" SEQ Abbildung \* ARABIC ">
                              <w:r>
                                <w:rPr>
                                  <w:noProof/>
                                </w:rPr>
                                <w:t>4</w:t>
                              </w:r>
                            </w:fldSimple>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1679B4E3" w:rsidR="0030627E" w:rsidRPr="00E52E20" w:rsidRDefault="0030627E" w:rsidP="002D13BF">
                      <w:pPr>
                        <w:pStyle w:val="Beschriftung"/>
                        <w:rPr>
                          <w:noProof/>
                        </w:rPr>
                      </w:pPr>
                      <w:bookmarkStart w:id="30" w:name="_Ref106143253"/>
                      <w:bookmarkStart w:id="31" w:name="_Toc107055119"/>
                      <w:r>
                        <w:t xml:space="preserve">Abbildung </w:t>
                      </w:r>
                      <w:fldSimple w:instr=" SEQ Abbildung \* ARABIC ">
                        <w:r>
                          <w:rPr>
                            <w:noProof/>
                          </w:rPr>
                          <w:t>4</w:t>
                        </w:r>
                      </w:fldSimple>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525CB5B1"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37010">
        <w:t xml:space="preserve">Abbildung </w:t>
      </w:r>
      <w:r w:rsidR="00337010">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4C66AA9D"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37010">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30627E" w:rsidRPr="00E1079E" w:rsidRDefault="0030627E" w:rsidP="007D215D">
                            <w:pPr>
                              <w:pStyle w:val="Beschriftung"/>
                              <w:rPr>
                                <w:noProof/>
                              </w:rPr>
                            </w:pPr>
                            <w:bookmarkStart w:id="32" w:name="_Toc107055120"/>
                            <w:r>
                              <w:t xml:space="preserve">Abbildung </w:t>
                            </w:r>
                            <w:fldSimple w:instr=" SEQ Abbildung \* ARABIC ">
                              <w:r>
                                <w:rPr>
                                  <w:noProof/>
                                </w:rPr>
                                <w:t>5</w:t>
                              </w:r>
                            </w:fldSimple>
                            <w:r>
                              <w:t xml:space="preserve"> Layout Pi H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01DCC559" w:rsidR="0030627E" w:rsidRPr="00E1079E" w:rsidRDefault="0030627E" w:rsidP="007D215D">
                      <w:pPr>
                        <w:pStyle w:val="Beschriftung"/>
                        <w:rPr>
                          <w:noProof/>
                        </w:rPr>
                      </w:pPr>
                      <w:bookmarkStart w:id="33" w:name="_Toc107055120"/>
                      <w:r>
                        <w:t xml:space="preserve">Abbildung </w:t>
                      </w:r>
                      <w:fldSimple w:instr=" SEQ Abbildung \* ARABIC ">
                        <w:r>
                          <w:rPr>
                            <w:noProof/>
                          </w:rPr>
                          <w:t>5</w:t>
                        </w:r>
                      </w:fldSimple>
                      <w:r>
                        <w:t xml:space="preserve"> Layout Pi 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r>
        <w:t>KiCad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30627E" w:rsidRPr="00464243" w:rsidRDefault="0030627E" w:rsidP="005856B4">
                            <w:pPr>
                              <w:pStyle w:val="Beschriftung"/>
                              <w:rPr>
                                <w:noProof/>
                              </w:rPr>
                            </w:pPr>
                            <w:bookmarkStart w:id="34" w:name="_Ref106143173"/>
                            <w:bookmarkStart w:id="35" w:name="_Toc107055121"/>
                            <w:r>
                              <w:t xml:space="preserve">Abbildung </w:t>
                            </w:r>
                            <w:fldSimple w:instr=" SEQ Abbildung \* ARABIC ">
                              <w:r>
                                <w:rPr>
                                  <w:noProof/>
                                </w:rPr>
                                <w:t>6</w:t>
                              </w:r>
                            </w:fldSimple>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680379A5" w14:textId="0401F1FB" w:rsidR="0030627E" w:rsidRPr="00464243" w:rsidRDefault="0030627E" w:rsidP="005856B4">
                      <w:pPr>
                        <w:pStyle w:val="Beschriftung"/>
                        <w:rPr>
                          <w:noProof/>
                        </w:rPr>
                      </w:pPr>
                      <w:bookmarkStart w:id="36" w:name="_Ref106143173"/>
                      <w:bookmarkStart w:id="37" w:name="_Toc107055121"/>
                      <w:r>
                        <w:t xml:space="preserve">Abbildung </w:t>
                      </w:r>
                      <w:fldSimple w:instr=" SEQ Abbildung \* ARABIC ">
                        <w:r>
                          <w:rPr>
                            <w:noProof/>
                          </w:rPr>
                          <w:t>6</w:t>
                        </w:r>
                      </w:fldSimple>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30627E" w:rsidRPr="0062713B" w:rsidRDefault="0030627E" w:rsidP="005856B4">
                            <w:pPr>
                              <w:pStyle w:val="Beschriftung"/>
                              <w:rPr>
                                <w:noProof/>
                              </w:rPr>
                            </w:pPr>
                            <w:bookmarkStart w:id="38" w:name="_Ref106143183"/>
                            <w:bookmarkStart w:id="39" w:name="_Toc107055122"/>
                            <w:r>
                              <w:t xml:space="preserve">Abbildung </w:t>
                            </w:r>
                            <w:fldSimple w:instr=" SEQ Abbildung \* ARABIC ">
                              <w:r>
                                <w:rPr>
                                  <w:noProof/>
                                </w:rPr>
                                <w:t>7</w:t>
                              </w:r>
                            </w:fldSimple>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299ADDF3" w14:textId="3FF8B784" w:rsidR="0030627E" w:rsidRPr="0062713B" w:rsidRDefault="0030627E" w:rsidP="005856B4">
                      <w:pPr>
                        <w:pStyle w:val="Beschriftung"/>
                        <w:rPr>
                          <w:noProof/>
                        </w:rPr>
                      </w:pPr>
                      <w:bookmarkStart w:id="40" w:name="_Ref106143183"/>
                      <w:bookmarkStart w:id="41" w:name="_Toc107055122"/>
                      <w:r>
                        <w:t xml:space="preserve">Abbildung </w:t>
                      </w:r>
                      <w:fldSimple w:instr=" SEQ Abbildung \* ARABIC ">
                        <w:r>
                          <w:rPr>
                            <w:noProof/>
                          </w:rPr>
                          <w:t>7</w:t>
                        </w:r>
                      </w:fldSimple>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28411CFD"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37010">
        <w:t xml:space="preserve">Abbildung </w:t>
      </w:r>
      <w:r w:rsidR="00337010">
        <w:rPr>
          <w:noProof/>
        </w:rPr>
        <w:t>6</w:t>
      </w:r>
      <w:r w:rsidR="00D70FF8">
        <w:fldChar w:fldCharType="end"/>
      </w:r>
      <w:r w:rsidR="00D70FF8">
        <w:t xml:space="preserve"> </w:t>
      </w:r>
      <w:r>
        <w:t>und</w:t>
      </w:r>
      <w:r w:rsidR="009F0D13">
        <w:t xml:space="preserve"> </w:t>
      </w:r>
      <w:r w:rsidR="00D70FF8">
        <w:fldChar w:fldCharType="begin"/>
      </w:r>
      <w:r w:rsidR="00D70FF8">
        <w:instrText xml:space="preserve"> REF _Ref106143183 \h </w:instrText>
      </w:r>
      <w:r w:rsidR="00D70FF8">
        <w:fldChar w:fldCharType="separate"/>
      </w:r>
      <w:r w:rsidR="00337010">
        <w:t xml:space="preserve">Abbildung </w:t>
      </w:r>
      <w:r w:rsidR="00337010">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055102"/>
      <w:r>
        <w:lastRenderedPageBreak/>
        <w:t>Kernel Driver</w:t>
      </w:r>
      <w:bookmarkEnd w:id="42"/>
      <w:bookmarkEnd w:id="43"/>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30627E" w:rsidRPr="00040266" w:rsidRDefault="0030627E" w:rsidP="00955ABB">
                            <w:pPr>
                              <w:pStyle w:val="Beschriftung"/>
                              <w:rPr>
                                <w:noProof/>
                              </w:rPr>
                            </w:pPr>
                            <w:bookmarkStart w:id="45" w:name="_Toc107055123"/>
                            <w:r>
                              <w:t xml:space="preserve">Abbildung </w:t>
                            </w:r>
                            <w:fldSimple w:instr=" SEQ Abbildung \* ARABIC ">
                              <w:r>
                                <w:rPr>
                                  <w:noProof/>
                                </w:rPr>
                                <w:t>8</w:t>
                              </w:r>
                            </w:fldSimple>
                            <w:r>
                              <w:t xml:space="preserve"> Aufbau Kernel</w:t>
                            </w:r>
                            <w:bookmarkEnd w:id="45"/>
                            <w:r w:rsidR="009F0D13">
                              <w:t xml:space="preserve"> - </w:t>
                            </w:r>
                            <w:sdt>
                              <w:sdtPr>
                                <w:alias w:val="To edit, see citavi.com/edit"/>
                                <w:tag w:val="CitaviPlaceholder#3a4462a6-8f1e-4da2-84cc-b090b7faf1cf"/>
                                <w:id w:val="-217897388"/>
                                <w:placeholder>
                                  <w:docPart w:val="DefaultPlaceholder_-1854013440"/>
                                </w:placeholder>
                              </w:sdtPr>
                              <w:sdtEnd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2CA0C0F2" w:rsidR="0030627E" w:rsidRPr="00040266" w:rsidRDefault="0030627E" w:rsidP="00955ABB">
                      <w:pPr>
                        <w:pStyle w:val="Beschriftung"/>
                        <w:rPr>
                          <w:noProof/>
                        </w:rPr>
                      </w:pPr>
                      <w:bookmarkStart w:id="46" w:name="_Toc107055123"/>
                      <w:r>
                        <w:t xml:space="preserve">Abbildung </w:t>
                      </w:r>
                      <w:fldSimple w:instr=" SEQ Abbildung \* ARABIC ">
                        <w:r>
                          <w:rPr>
                            <w:noProof/>
                          </w:rPr>
                          <w:t>8</w:t>
                        </w:r>
                      </w:fldSimple>
                      <w:r>
                        <w:t xml:space="preserve"> Aufbau Kernel</w:t>
                      </w:r>
                      <w:bookmarkEnd w:id="46"/>
                      <w:r w:rsidR="009F0D13">
                        <w:t xml:space="preserve"> - </w:t>
                      </w:r>
                      <w:sdt>
                        <w:sdtPr>
                          <w:alias w:val="To edit, see citavi.com/edit"/>
                          <w:tag w:val="CitaviPlaceholder#3a4462a6-8f1e-4da2-84cc-b090b7faf1cf"/>
                          <w:id w:val="-217897388"/>
                          <w:placeholder>
                            <w:docPart w:val="DefaultPlaceholder_-1854013440"/>
                          </w:placeholder>
                        </w:sdtPr>
                        <w:sdtEnd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1DF95CBD"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w:t>
      </w:r>
      <w:r w:rsidR="008C523E">
        <w:t>funktioniert,</w:t>
      </w:r>
      <w:r w:rsidR="00E4188E">
        <w:t xml:space="preserve"> wird in </w:t>
      </w:r>
      <w:r w:rsidR="00262262">
        <w:t>im Abschnitt „</w:t>
      </w:r>
      <w:r w:rsidR="00262262">
        <w:fldChar w:fldCharType="begin"/>
      </w:r>
      <w:r w:rsidR="00262262">
        <w:instrText xml:space="preserve"> REF _Ref106896762 \h </w:instrText>
      </w:r>
      <w:r w:rsidR="00262262">
        <w:fldChar w:fldCharType="separate"/>
      </w:r>
      <w:r w:rsidR="00337010">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055103"/>
      <w:r>
        <w:lastRenderedPageBreak/>
        <w:t>Kernel Module für die LED-Matrix</w:t>
      </w:r>
      <w:bookmarkEnd w:id="48"/>
      <w:bookmarkEnd w:id="49"/>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055104"/>
      <w:r>
        <w:t>Matrix Kontroller</w:t>
      </w:r>
      <w:bookmarkEnd w:id="50"/>
      <w:bookmarkEnd w:id="51"/>
      <w:bookmarkEnd w:id="52"/>
    </w:p>
    <w:p w14:paraId="6936233E" w14:textId="77777777" w:rsidR="00937F46" w:rsidRPr="00937F46" w:rsidRDefault="00937F46" w:rsidP="00937F46"/>
    <w:p w14:paraId="1D18A84C" w14:textId="02678E3D"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37010">
        <w:t xml:space="preserve">Sourcecode </w:t>
      </w:r>
      <w:r w:rsidR="00337010">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337010">
        <w:t xml:space="preserve">Sourcecode </w:t>
      </w:r>
      <w:r w:rsidR="00337010">
        <w:rPr>
          <w:noProof/>
        </w:rPr>
        <w:t>2</w:t>
      </w:r>
      <w:r w:rsidR="00C35812">
        <w:fldChar w:fldCharType="end"/>
      </w:r>
      <w:r w:rsidR="00A43728">
        <w:t>).</w:t>
      </w:r>
      <w:r w:rsidR="008F2FF0">
        <w:t xml:space="preserve"> </w:t>
      </w:r>
    </w:p>
    <w:p w14:paraId="59C869E3" w14:textId="77777777" w:rsidR="008C523E" w:rsidRDefault="008C523E" w:rsidP="00C35812">
      <w:pPr>
        <w:jc w:val="both"/>
      </w:pPr>
    </w:p>
    <w:p w14:paraId="52BDDCE9" w14:textId="6697C4A4" w:rsidR="00937F46" w:rsidRDefault="00937F46" w:rsidP="00937F46">
      <w:pPr>
        <w:pStyle w:val="berschrift3"/>
      </w:pPr>
      <w:bookmarkStart w:id="53" w:name="_Ref106960812"/>
      <w:bookmarkStart w:id="54" w:name="_Toc107045608"/>
      <w:bookmarkStart w:id="55" w:name="_Toc107055105"/>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AE3853A"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37010">
        <w:t xml:space="preserve">Sourcecode </w:t>
      </w:r>
      <w:r w:rsidR="00337010">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for-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055106"/>
      <w:r>
        <w:t>I/O Control</w:t>
      </w:r>
      <w:bookmarkEnd w:id="56"/>
      <w:bookmarkEnd w:id="57"/>
      <w:bookmarkEnd w:id="58"/>
    </w:p>
    <w:p w14:paraId="13772759" w14:textId="7C9AD38A" w:rsidR="006D00EB" w:rsidRDefault="006D00EB" w:rsidP="006D00EB"/>
    <w:p w14:paraId="414226B4" w14:textId="496F5C0F" w:rsidR="005941F7" w:rsidRDefault="006D00EB" w:rsidP="001E1430">
      <w:pPr>
        <w:jc w:val="both"/>
      </w:pPr>
      <w:bookmarkStart w:id="59" w:name="_CTVK0016e37b82ea9904c6ab4be0875a61af3c3"/>
      <w:r>
        <w:rPr>
          <w:color w:val="000000"/>
          <w:szCs w:val="24"/>
        </w:rPr>
        <w:t xml:space="preserve">Input/Output Control (kurz ioctl) ist eine generische Operation oder ein Systemaufruf, der in den meisten Treiberklassen verfügbar ist. Dies ist ein Systemaufruf, der in allen Fällen funktioniert. </w:t>
      </w:r>
      <w:r w:rsidR="005707BB">
        <w:rPr>
          <w:color w:val="000000"/>
          <w:szCs w:val="24"/>
        </w:rPr>
        <w:t>I</w:t>
      </w:r>
      <w:r>
        <w:rPr>
          <w:color w:val="000000"/>
          <w:szCs w:val="24"/>
        </w:rPr>
        <w:t>octl()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lastRenderedPageBreak/>
        <w:t xml:space="preserve">In unserem Fall besteht die IOCTL </w:t>
      </w:r>
      <w:r w:rsidR="00F103D6">
        <w:t xml:space="preserve">aus 3 Kernfunktionen. </w:t>
      </w:r>
    </w:p>
    <w:p w14:paraId="0666A0C3" w14:textId="66631E1C" w:rsidR="002064D3" w:rsidRDefault="00F103D6" w:rsidP="00A7390C">
      <w:pPr>
        <w:jc w:val="both"/>
      </w:pPr>
      <w:r>
        <w:t>Zum einen das Setzen</w:t>
      </w:r>
      <w:r w:rsidR="00A7390C">
        <w:t xml:space="preserve"> und </w:t>
      </w:r>
      <w:r>
        <w:t xml:space="preserve">das </w:t>
      </w:r>
      <w:r w:rsidR="00DD5A31">
        <w:t>A</w:t>
      </w:r>
      <w:r>
        <w:t>uslesen eines Pixels</w:t>
      </w:r>
      <w:r w:rsidR="00A7390C">
        <w:t xml:space="preserve">, sowie das </w:t>
      </w:r>
      <w:r>
        <w:t>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A7390C">
        <w:instrText xml:space="preserve"> \* MERGEFORMAT </w:instrText>
      </w:r>
      <w:r w:rsidR="008A51DB">
        <w:fldChar w:fldCharType="separate"/>
      </w:r>
      <w:r w:rsidR="00337010">
        <w:t xml:space="preserve">Sourcecode </w:t>
      </w:r>
      <w:r w:rsidR="00337010">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w:t>
      </w:r>
      <w:r w:rsidR="005707BB">
        <w:t>A</w:t>
      </w:r>
      <w:r w:rsidR="00BC10DB">
        <w:t>uslesen des Wertes genutzt. Im Typedef „Dimensions“ wird lediglich die Anzahl der Reihen und Spalten hinterlegt. Die IOCT Kommandos werden an dieser Stelle</w:t>
      </w:r>
      <w:r w:rsidR="005707BB">
        <w:t xml:space="preserve"> auch</w:t>
      </w:r>
      <w:r w:rsidR="00BC10DB">
        <w:t xml:space="preserv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A7390C">
        <w:instrText xml:space="preserve"> \* MERGEFORMAT </w:instrText>
      </w:r>
      <w:r w:rsidR="008A51DB">
        <w:fldChar w:fldCharType="separate"/>
      </w:r>
      <w:r w:rsidR="00337010" w:rsidRPr="00337010">
        <w:t xml:space="preserve">Sourcecode </w:t>
      </w:r>
      <w:r w:rsidR="00337010" w:rsidRPr="00337010">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1E52229F" w:rsidR="000727FC" w:rsidRPr="0050254A" w:rsidRDefault="002064D3" w:rsidP="002064D3">
      <w:pPr>
        <w:jc w:val="both"/>
      </w:pPr>
      <w:r>
        <w:t>Auf den Treiber kann auch ohne Kommandos zugegriffen werden. Dafür kann man dann „dev_read“ oder „dev_write“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w:t>
      </w:r>
      <w:r w:rsidR="004A1454">
        <w:t>bietet,</w:t>
      </w:r>
      <w:r w:rsidR="002351D4">
        <w:t xml:space="preserve"> kann in </w:t>
      </w:r>
      <w:r w:rsidR="00242087">
        <w:fldChar w:fldCharType="begin"/>
      </w:r>
      <w:r w:rsidR="00242087">
        <w:instrText xml:space="preserve"> REF _Ref106957081 \h </w:instrText>
      </w:r>
      <w:r w:rsidR="00242087">
        <w:fldChar w:fldCharType="separate"/>
      </w:r>
      <w:r w:rsidR="00337010" w:rsidRPr="00337010">
        <w:t xml:space="preserve">Sourcecode </w:t>
      </w:r>
      <w:r w:rsidR="00337010" w:rsidRPr="00337010">
        <w:rPr>
          <w:noProof/>
        </w:rPr>
        <w:t>6</w:t>
      </w:r>
      <w:r w:rsidR="00242087">
        <w:fldChar w:fldCharType="end"/>
      </w:r>
      <w:r w:rsidR="00242087">
        <w:t xml:space="preserve"> gefunden werden. Beim schreibenden Zugriff in den Treiber über die Kommandozeile kann man entweder eine „1“ oder eine „0“ schreiben</w:t>
      </w:r>
      <w:r w:rsidR="004A1454">
        <w:t>, sowie dazu</w:t>
      </w:r>
      <w:r w:rsidR="00242087">
        <w:t xml:space="preserve"> </w:t>
      </w:r>
      <w:r w:rsidR="004A1454">
        <w:t xml:space="preserve">analog </w:t>
      </w:r>
      <w:r w:rsidR="00242087">
        <w:t>alle Pixel der Matrix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337010">
        <w:t xml:space="preserve">Sourcecode </w:t>
      </w:r>
      <w:r w:rsidR="00337010">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0" w:name="_Toc107045610"/>
      <w:bookmarkStart w:id="61" w:name="_Toc107055107"/>
      <w:r>
        <w:lastRenderedPageBreak/>
        <w:t>LED-Matrix</w:t>
      </w:r>
      <w:r w:rsidR="00C20DBC">
        <w:t xml:space="preserve"> Treiber</w:t>
      </w:r>
      <w:bookmarkEnd w:id="60"/>
      <w:bookmarkEnd w:id="61"/>
    </w:p>
    <w:p w14:paraId="02309AFD" w14:textId="5DCEEDF8" w:rsidR="006D00EB" w:rsidRDefault="006D00EB" w:rsidP="001E1430">
      <w:pPr>
        <w:jc w:val="both"/>
      </w:pPr>
    </w:p>
    <w:p w14:paraId="668C306A" w14:textId="2AC238DD" w:rsidR="00C20DBC" w:rsidRDefault="006B70B0" w:rsidP="001E1430">
      <w:pPr>
        <w:jc w:val="both"/>
      </w:pPr>
      <w:r w:rsidRPr="004A1454">
        <w:rPr>
          <w:color w:val="FF0000"/>
        </w:rPr>
        <w:t xml:space="preserve">Dieser Bereich </w:t>
      </w:r>
      <w:r>
        <w:t xml:space="preserve">ist unsere Hauptdatei des Projekts. </w:t>
      </w:r>
      <w:r w:rsidR="00AB2CF7">
        <w:t xml:space="preserve">Sie besteht aus der einzigen C-File und einem dazugehörigen Header, welcher die Includes </w:t>
      </w:r>
      <w:r w:rsidR="005357E8">
        <w:t xml:space="preserve">der anderen Programmteile </w:t>
      </w:r>
      <w:r w:rsidR="00AB2CF7">
        <w:t xml:space="preserve">und </w:t>
      </w:r>
      <w:r w:rsidR="004A1454">
        <w:t xml:space="preserve">dadurch </w:t>
      </w:r>
      <w:r w:rsidR="002D07BB">
        <w:t>ebenfalls</w:t>
      </w:r>
      <w:r w:rsidR="00AB2CF7">
        <w:t xml:space="preserve"> die Prototypen enthält.</w:t>
      </w:r>
    </w:p>
    <w:p w14:paraId="1A3024FC" w14:textId="68287299" w:rsidR="0028073F" w:rsidRDefault="00CD5037" w:rsidP="001E1430">
      <w:pPr>
        <w:jc w:val="both"/>
      </w:pPr>
      <w:r>
        <w:t>D</w:t>
      </w:r>
      <w:r w:rsidR="002D07BB">
        <w:t>as</w:t>
      </w:r>
      <w:r>
        <w:t xml:space="preserve"> C</w:t>
      </w:r>
      <w:r w:rsidR="00947D30">
        <w:t>-</w:t>
      </w:r>
      <w:r>
        <w:t>File besteh</w:t>
      </w:r>
      <w:r w:rsidR="00A2008E">
        <w:t>t</w:t>
      </w:r>
      <w:r>
        <w:t xml:space="preserve"> aus den </w:t>
      </w:r>
      <w:r w:rsidR="002D07BB">
        <w:t>in den Praktika</w:t>
      </w:r>
      <w:r>
        <w:t xml:space="preserve"> bereits bekannten</w:t>
      </w:r>
      <w:r w:rsidR="002D07BB">
        <w:t>, lediglich auf die wichtigsten beschränkt</w:t>
      </w:r>
      <w:r w:rsidR="00595EC6">
        <w:t>en</w:t>
      </w:r>
      <w:r>
        <w:t>,</w:t>
      </w:r>
      <w:r w:rsidR="00595EC6">
        <w:t xml:space="preserve"> Funktionen</w:t>
      </w:r>
      <w:r>
        <w:t>. Wie aus den Praktika bekannt</w:t>
      </w:r>
      <w:r w:rsidR="005707BB">
        <w:t>,</w:t>
      </w:r>
      <w:r>
        <w:t xml:space="preserve"> wurde eine </w:t>
      </w:r>
      <w:r w:rsidR="001E1430">
        <w:t>File</w:t>
      </w:r>
      <w:r>
        <w:t xml:space="preserve"> </w:t>
      </w:r>
      <w:r w:rsidR="001E1430">
        <w:t>Operation</w:t>
      </w:r>
      <w:r w:rsidR="00595EC6">
        <w:t>,</w:t>
      </w:r>
      <w:r>
        <w:t xml:space="preserve"> sowie ein Event für das Device</w:t>
      </w:r>
      <w:r w:rsidR="00595EC6">
        <w:t xml:space="preserve">, </w:t>
      </w:r>
      <w:r w:rsidR="00595EC6">
        <w:t>implementiert</w:t>
      </w:r>
      <w:r>
        <w:t xml:space="preserve">. </w:t>
      </w:r>
      <w:r w:rsidR="0028073F">
        <w:t>Das Device wurde initialisiert</w:t>
      </w:r>
      <w:r w:rsidR="00595EC6">
        <w:t>,</w:t>
      </w:r>
      <w:r w:rsidR="0028073F">
        <w:t xml:space="preserve"> sowie ein Device </w:t>
      </w:r>
      <w:r w:rsidR="001E1430">
        <w:t>init/</w:t>
      </w:r>
      <w:r w:rsidR="0028073F">
        <w:t>exit</w:t>
      </w:r>
      <w:r w:rsidR="001E1430">
        <w:t xml:space="preserve"> Funktion</w:t>
      </w:r>
      <w:r w:rsidR="00595EC6">
        <w:t xml:space="preserve"> definiert</w:t>
      </w:r>
      <w:r w:rsidR="001E1430">
        <w:t>,</w:t>
      </w:r>
      <w:r w:rsidR="0028073F">
        <w:t xml:space="preserve"> um das Modul zu laden bzw. zu entladen</w:t>
      </w:r>
      <w:r w:rsidR="00E57EE5">
        <w:t xml:space="preserve">. </w:t>
      </w:r>
    </w:p>
    <w:p w14:paraId="19997B21" w14:textId="6847E340" w:rsidR="001C21C4" w:rsidRDefault="003F4FCA" w:rsidP="001E1430">
      <w:pPr>
        <w:jc w:val="both"/>
      </w:pPr>
      <w:r>
        <w:t>Die „dev_ini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w:t>
      </w:r>
      <w:r w:rsidR="00595EC6">
        <w:t xml:space="preserve">bereits unter dem Punkt der </w:t>
      </w:r>
      <w:r w:rsidR="008B7617">
        <w:fldChar w:fldCharType="begin"/>
      </w:r>
      <w:r w:rsidR="008B7617">
        <w:instrText xml:space="preserve"> REF _Ref106960812 \h </w:instrText>
      </w:r>
      <w:r w:rsidR="008B7617">
        <w:fldChar w:fldCharType="separate"/>
      </w:r>
      <w:r w:rsidR="00337010">
        <w:t>GPIO Initialisierung</w:t>
      </w:r>
      <w:r w:rsidR="008B7617">
        <w:fldChar w:fldCharType="end"/>
      </w:r>
      <w:r w:rsidR="008B7617">
        <w:t xml:space="preserve"> beschrieben, initialisiert. </w:t>
      </w:r>
    </w:p>
    <w:p w14:paraId="6BF3193D" w14:textId="59038AA4" w:rsidR="008B7617" w:rsidRDefault="008B7617" w:rsidP="001E1430">
      <w:pPr>
        <w:jc w:val="both"/>
      </w:pPr>
      <w:r>
        <w:t>Bei der „dev_exit“</w:t>
      </w:r>
      <w:r w:rsidR="00985A9A">
        <w:t>-Funktion</w:t>
      </w:r>
      <w:r>
        <w:t xml:space="preserve"> passiert das genaue Gegenteil</w:t>
      </w:r>
      <w:r w:rsidR="00985A9A">
        <w:t>.</w:t>
      </w:r>
      <w:r>
        <w:t xml:space="preserve"> </w:t>
      </w:r>
      <w:r w:rsidR="00985A9A">
        <w:t>H</w:t>
      </w:r>
      <w:r>
        <w:t xml:space="preserve">ier werden zuerst alle GPIOs </w:t>
      </w:r>
      <w:r w:rsidR="00985A9A">
        <w:t>erneut</w:t>
      </w:r>
      <w:r>
        <w:t xml:space="preserve"> freigegeben und vorher ausgeschaltet. </w:t>
      </w:r>
      <w:r w:rsidR="00985A9A">
        <w:t>Erst d</w:t>
      </w:r>
      <w:r>
        <w:t>anach wird d</w:t>
      </w:r>
      <w:r w:rsidR="00985A9A">
        <w:t>a</w:t>
      </w:r>
      <w:r>
        <w:t>s Device</w:t>
      </w:r>
      <w:r w:rsidR="00985A9A">
        <w:t>-Modul</w:t>
      </w:r>
      <w:r>
        <w:t xml:space="preserve"> aus dem Kernel gelöscht. </w:t>
      </w:r>
    </w:p>
    <w:p w14:paraId="305E3ACC" w14:textId="0C150122" w:rsidR="00CF04D4" w:rsidRDefault="00985A9A" w:rsidP="001E1430">
      <w:pPr>
        <w:jc w:val="both"/>
      </w:pPr>
      <w:r>
        <w:t xml:space="preserve">Ebenfalls </w:t>
      </w:r>
      <w:r w:rsidR="008B7617">
        <w:t>werden</w:t>
      </w:r>
      <w:r>
        <w:t xml:space="preserve"> hier</w:t>
      </w:r>
      <w:r w:rsidR="008B7617">
        <w:t xml:space="preserve"> auch alle Funktionen für </w:t>
      </w:r>
      <w:r>
        <w:t xml:space="preserve">die </w:t>
      </w:r>
      <w:r w:rsidR="008B7617">
        <w:t>IOCTL</w:t>
      </w:r>
      <w:r>
        <w:t xml:space="preserve">, </w:t>
      </w:r>
      <w:r w:rsidR="008B7617">
        <w:t>beziehungsweise FOPS (File Operations)</w:t>
      </w:r>
      <w:r>
        <w:t xml:space="preserve">, </w:t>
      </w:r>
      <w:r w:rsidR="008B7617">
        <w:t xml:space="preserve">definiert und </w:t>
      </w:r>
      <w:r>
        <w:t>daraufhin</w:t>
      </w:r>
      <w:r w:rsidR="008B7617">
        <w:t xml:space="preserve"> hinterlegt. Es sind </w:t>
      </w:r>
      <w:r>
        <w:t>zudem</w:t>
      </w:r>
      <w:r w:rsidR="008B7617">
        <w:t xml:space="preserve"> Funktionen möglich, welche </w:t>
      </w:r>
      <w:r>
        <w:t xml:space="preserve">nur dann </w:t>
      </w:r>
      <w:r w:rsidR="005707BB">
        <w:t>ausgelöst werden</w:t>
      </w:r>
      <w:r w:rsidR="008B7617">
        <w:t>, wenn auf das Gerät allgemein zugegriffen wird oder der Zugriff wieder beendet wird.</w:t>
      </w:r>
      <w:r>
        <w:t xml:space="preserve"> In unserem Fall haben diese Funktionen</w:t>
      </w:r>
      <w:r w:rsidR="008B7617">
        <w:t xml:space="preserve"> keine Verwendung gefunden und geben </w:t>
      </w:r>
      <w:r w:rsidR="00B610C3">
        <w:t>daher</w:t>
      </w:r>
      <w:r w:rsidR="008B7617">
        <w:t xml:space="preserve"> lediglich </w:t>
      </w:r>
      <w:r w:rsidR="00B610C3">
        <w:t xml:space="preserve">als optische Reaktion </w:t>
      </w:r>
      <w:r w:rsidR="008B7617">
        <w:t xml:space="preserve">eine Nachricht </w:t>
      </w:r>
      <w:r w:rsidR="00B610C3">
        <w:t>aus.</w:t>
      </w:r>
    </w:p>
    <w:p w14:paraId="14439C3F" w14:textId="58093C44" w:rsidR="00ED332A" w:rsidRDefault="00ED332A" w:rsidP="001E1430">
      <w:pPr>
        <w:jc w:val="both"/>
      </w:pPr>
      <w:r>
        <w:t xml:space="preserve">Die Kommandos für IOCTL werden </w:t>
      </w:r>
      <w:r w:rsidR="00B610C3">
        <w:t xml:space="preserve">hiernach </w:t>
      </w:r>
      <w:r>
        <w:t xml:space="preserve">durch ein Switch-Case abgehandelt und die jeweiligen Funktionen ausgeführt. Als Referenz kann hierbei </w:t>
      </w:r>
      <w:r>
        <w:fldChar w:fldCharType="begin"/>
      </w:r>
      <w:r>
        <w:instrText xml:space="preserve"> REF _Ref106894784 \h </w:instrText>
      </w:r>
      <w:r>
        <w:fldChar w:fldCharType="separate"/>
      </w:r>
      <w:r w:rsidR="00337010" w:rsidRPr="00337010">
        <w:t xml:space="preserve">Sourcecode </w:t>
      </w:r>
      <w:r w:rsidR="00337010" w:rsidRPr="00337010">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2" w:name="_Toc107045611"/>
      <w:bookmarkStart w:id="63" w:name="_Toc107055108"/>
      <w:r>
        <w:lastRenderedPageBreak/>
        <w:t>Makefile</w:t>
      </w:r>
      <w:bookmarkEnd w:id="62"/>
      <w:bookmarkEnd w:id="63"/>
    </w:p>
    <w:p w14:paraId="72FDB936" w14:textId="6A4E24A3" w:rsidR="00B04E39" w:rsidRDefault="00B04E39" w:rsidP="00FA3086">
      <w:pPr>
        <w:jc w:val="both"/>
      </w:pPr>
    </w:p>
    <w:p w14:paraId="3057CB1F" w14:textId="5D187002" w:rsidR="00D031C5" w:rsidRDefault="00823715" w:rsidP="00FA3086">
      <w:pPr>
        <w:jc w:val="both"/>
      </w:pPr>
      <w:bookmarkStart w:id="64" w:name="_CTVK001acf763654d524c40ad059c5d10f63076"/>
      <w:r>
        <w:rPr>
          <w:color w:val="000000"/>
          <w:szCs w:val="24"/>
        </w:rPr>
        <w:t xml:space="preserve">Ein </w:t>
      </w:r>
      <w:r w:rsidR="009043FA">
        <w:rPr>
          <w:color w:val="000000"/>
          <w:szCs w:val="24"/>
        </w:rPr>
        <w:t>„</w:t>
      </w:r>
      <w:r>
        <w:rPr>
          <w:color w:val="000000"/>
          <w:szCs w:val="24"/>
        </w:rPr>
        <w:t>Makefile</w:t>
      </w:r>
      <w:r w:rsidR="009043FA">
        <w:rPr>
          <w:color w:val="000000"/>
          <w:szCs w:val="24"/>
        </w:rPr>
        <w:t>“</w:t>
      </w:r>
      <w:r>
        <w:rPr>
          <w:color w:val="000000"/>
          <w:szCs w:val="24"/>
        </w:rPr>
        <w:t xml:space="preserve"> teilt dem Programm </w:t>
      </w:r>
      <w:r w:rsidR="00FA3086">
        <w:rPr>
          <w:color w:val="000000"/>
          <w:szCs w:val="24"/>
        </w:rPr>
        <w:t xml:space="preserve">mit dem </w:t>
      </w:r>
      <w:r w:rsidR="00B610C3">
        <w:rPr>
          <w:color w:val="000000"/>
          <w:szCs w:val="24"/>
        </w:rPr>
        <w:t xml:space="preserve">englischen </w:t>
      </w:r>
      <w:r w:rsidR="00FA3086">
        <w:rPr>
          <w:color w:val="000000"/>
          <w:szCs w:val="24"/>
        </w:rPr>
        <w:t>Befehl „</w:t>
      </w:r>
      <w:r>
        <w:rPr>
          <w:color w:val="000000"/>
          <w:szCs w:val="24"/>
        </w:rPr>
        <w:t>make</w:t>
      </w:r>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4"/>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0D8DD2D3"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r w:rsidR="00337010" w:rsidRPr="00337010">
        <w:t xml:space="preserve">Sourcecode </w:t>
      </w:r>
      <w:r w:rsidR="00337010" w:rsidRPr="00337010">
        <w:rPr>
          <w:noProof/>
        </w:rPr>
        <w:t>9</w:t>
      </w:r>
      <w:r>
        <w:fldChar w:fldCharType="end"/>
      </w:r>
      <w:r>
        <w:t xml:space="preserve"> </w:t>
      </w:r>
      <w:r w:rsidR="005707BB">
        <w:t>hin</w:t>
      </w:r>
      <w:r>
        <w:t xml:space="preserve">zugezogen werden. </w:t>
      </w:r>
      <w:r w:rsidR="00823715">
        <w:t>In unserem Makefile w</w:t>
      </w:r>
      <w:r w:rsidR="0042773E">
        <w:t>erden die Source-Files</w:t>
      </w:r>
      <w:r>
        <w:t xml:space="preserve"> geb</w:t>
      </w:r>
      <w:r w:rsidR="001D57D5">
        <w:t>ildet</w:t>
      </w:r>
      <w:r>
        <w:t xml:space="preserve"> und auch das Kernel-Objekt erzeugt</w:t>
      </w:r>
      <w:r w:rsidR="00823715">
        <w:t xml:space="preserve">. Zusätzlich wird eine </w:t>
      </w:r>
      <w:r w:rsidR="00142335">
        <w:t>Compiler-Flag</w:t>
      </w:r>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r w:rsidR="000B319A">
        <w:t>for</w:t>
      </w:r>
      <w:r w:rsidR="001F793F">
        <w:t>-</w:t>
      </w:r>
      <w:r w:rsidR="000B319A">
        <w:t xml:space="preserve">schleifen </w:t>
      </w:r>
      <w:r w:rsidR="00142335">
        <w:t>angenehmer verwendet werden können.</w:t>
      </w:r>
    </w:p>
    <w:p w14:paraId="60969CC4" w14:textId="1D656787" w:rsidR="00142335" w:rsidRDefault="00142335" w:rsidP="00FA3086">
      <w:pPr>
        <w:jc w:val="both"/>
      </w:pPr>
      <w:r>
        <w:t>Es wurden mehrere Targets definiert</w:t>
      </w:r>
      <w:r w:rsidR="005707BB">
        <w:t>,</w:t>
      </w:r>
      <w:r>
        <w:t xml:space="preserve"> um die Workflows angenehmer zu gestalten. Ruft man </w:t>
      </w:r>
      <w:r w:rsidR="0032584B">
        <w:t xml:space="preserve">beispielsweise </w:t>
      </w:r>
      <w:r>
        <w:t xml:space="preserve">nur </w:t>
      </w:r>
      <w:r w:rsidR="0032584B">
        <w:t xml:space="preserve">den Befehl </w:t>
      </w:r>
      <w:r>
        <w:t>„make“ auf</w:t>
      </w:r>
      <w:r w:rsidR="005707BB">
        <w:t>,</w:t>
      </w:r>
      <w:r>
        <w:t xml:space="preserve"> wird das Default-Target aufgerufen und nur </w:t>
      </w:r>
      <w:r w:rsidR="0032584B">
        <w:t>das Kernel-Modul</w:t>
      </w:r>
      <w:r>
        <w:t xml:space="preserve"> gebildet. Dies ist allerdings etwas unschön, da beim</w:t>
      </w:r>
      <w:r w:rsidR="0032584B">
        <w:t xml:space="preserve"> </w:t>
      </w:r>
      <w:r w:rsidR="005707BB">
        <w:t>B</w:t>
      </w:r>
      <w:r>
        <w:t>ilden sehr viele temporäre Dateien entstehen und dann auch nach dem Bilden immer noch vorhanden sind. Deshalb wurde noch ein „Clean-Target“</w:t>
      </w:r>
      <w:r w:rsidR="0032584B">
        <w:t xml:space="preserve"> </w:t>
      </w:r>
      <w:r>
        <w:t>angelegt, welche</w:t>
      </w:r>
      <w:r w:rsidR="0032584B">
        <w:t>r</w:t>
      </w:r>
      <w:r>
        <w:t xml:space="preserve"> durch Wildcards alle </w:t>
      </w:r>
      <w:r w:rsidR="005707BB">
        <w:t>t</w:t>
      </w:r>
      <w:r>
        <w:t xml:space="preserve">emporären Dateien wieder entfernt und nur das Kernelobjekt bestehen bleibt. </w:t>
      </w:r>
    </w:p>
    <w:p w14:paraId="6C517ED5" w14:textId="77777777" w:rsidR="0032584B" w:rsidRDefault="00142335" w:rsidP="006A6278">
      <w:r>
        <w:t xml:space="preserve">Ein weiteres sehr nützliches Target ist das </w:t>
      </w:r>
      <w:r w:rsidRPr="0032584B">
        <w:t>„install-Target“</w:t>
      </w:r>
      <w:r>
        <w:t>, aufrufbar mit „sudo make install“. Dieses Target muss mit Root</w:t>
      </w:r>
      <w:r w:rsidR="005707BB">
        <w:t>-R</w:t>
      </w:r>
      <w:r>
        <w:t xml:space="preserve">echten aufgerufen werden, da es das erzeugte Kernelobjekt auch direkt in den Kernel lädt und man somit diesen Schritt auch nicht selber </w:t>
      </w:r>
      <w:r w:rsidR="005707BB">
        <w:t>ausführen</w:t>
      </w:r>
      <w:r>
        <w:t xml:space="preserve"> muss. </w:t>
      </w:r>
    </w:p>
    <w:p w14:paraId="32710D45" w14:textId="27A3A153" w:rsidR="00363DAD" w:rsidRPr="00021AAB" w:rsidRDefault="0032584B" w:rsidP="006A6278">
      <w:r>
        <w:t xml:space="preserve">Im letzten Schritt wird </w:t>
      </w:r>
      <w:r w:rsidR="00D71AE2">
        <w:t>das Kernelobjekt gelöscht</w:t>
      </w:r>
      <w:r w:rsidR="005707BB">
        <w:t>,</w:t>
      </w:r>
      <w:r w:rsidR="00D71AE2">
        <w:t xml:space="preserve"> um die Dateien </w:t>
      </w:r>
      <w:r w:rsidR="00DC3A73">
        <w:t>i</w:t>
      </w:r>
      <w:r w:rsidR="00D71AE2">
        <w:t>m Source</w:t>
      </w:r>
      <w:r>
        <w:t>-</w:t>
      </w:r>
      <w:r w:rsidR="00D71AE2">
        <w:t xml:space="preserve">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5" w:name="_Ref106896762"/>
      <w:bookmarkStart w:id="66" w:name="_Toc107045612"/>
      <w:bookmarkStart w:id="67" w:name="_Toc107055109"/>
      <w:r>
        <w:lastRenderedPageBreak/>
        <w:t>User App</w:t>
      </w:r>
      <w:bookmarkEnd w:id="65"/>
      <w:bookmarkEnd w:id="66"/>
      <w:bookmarkEnd w:id="67"/>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8" w:name="_Toc107045613"/>
      <w:bookmarkStart w:id="69" w:name="_Toc107055110"/>
      <w:r>
        <w:t>User App Controller</w:t>
      </w:r>
      <w:bookmarkEnd w:id="68"/>
      <w:bookmarkEnd w:id="69"/>
    </w:p>
    <w:p w14:paraId="06D63BE3" w14:textId="428033C2" w:rsidR="00411112" w:rsidRDefault="00411112" w:rsidP="008A1AAF">
      <w:pPr>
        <w:jc w:val="both"/>
      </w:pPr>
    </w:p>
    <w:p w14:paraId="4B4E8406" w14:textId="1B099754" w:rsidR="00FA3086" w:rsidRDefault="00950CBA" w:rsidP="00D900E0">
      <w:pPr>
        <w:jc w:val="both"/>
      </w:pPr>
      <w:r>
        <w:t xml:space="preserve">Zuerst wird der Controller der User App benötigt. In ihr wird die Schnittstelle zum Kernel abstrahiert, um diese </w:t>
      </w:r>
      <w:r w:rsidR="0032584B">
        <w:t>später</w:t>
      </w:r>
      <w:r>
        <w:t xml:space="preserve"> leichter verwenden zu können. </w:t>
      </w:r>
      <w:r w:rsidR="00617983">
        <w:t>U</w:t>
      </w:r>
      <w:r w:rsidR="00617983">
        <w:t xml:space="preserve">m Kontinuität zu </w:t>
      </w:r>
      <w:r w:rsidR="00617983">
        <w:t>gewährleisten, wurden h</w:t>
      </w:r>
      <w:r>
        <w:t xml:space="preserve">ier die gleichen IOCT Kommandos inkludiert wie im Kernel Modul. </w:t>
      </w:r>
      <w:r w:rsidR="00A14B0F">
        <w:t xml:space="preserve">Als Referenz </w:t>
      </w:r>
      <w:r w:rsidR="00617983">
        <w:t xml:space="preserve">hierzu, sowohl als auch </w:t>
      </w:r>
      <w:r w:rsidR="000E5FFF">
        <w:t xml:space="preserve">zu einen </w:t>
      </w:r>
      <w:r w:rsidR="000E5FFF">
        <w:fldChar w:fldCharType="begin"/>
      </w:r>
      <w:r w:rsidR="000E5FFF">
        <w:instrText xml:space="preserve"> REF _Ref106958420 \h </w:instrText>
      </w:r>
      <w:r w:rsidR="00D900E0">
        <w:instrText xml:space="preserve"> \* MERGEFORMAT </w:instrText>
      </w:r>
      <w:r w:rsidR="000E5FFF">
        <w:fldChar w:fldCharType="separate"/>
      </w:r>
      <w:r w:rsidR="00337010">
        <w:t>I/O Control</w:t>
      </w:r>
      <w:r w:rsidR="000E5FFF">
        <w:fldChar w:fldCharType="end"/>
      </w:r>
      <w:r w:rsidR="00DC3A73">
        <w:t>,</w:t>
      </w:r>
      <w:r w:rsidR="000E5FFF">
        <w:t xml:space="preserve"> </w:t>
      </w:r>
      <w:r w:rsidR="00617983">
        <w:t xml:space="preserve">kann </w:t>
      </w:r>
      <w:r w:rsidR="000E5FFF">
        <w:fldChar w:fldCharType="begin"/>
      </w:r>
      <w:r w:rsidR="000E5FFF">
        <w:instrText xml:space="preserve"> REF _Ref106894784 \h </w:instrText>
      </w:r>
      <w:r w:rsidR="00D900E0">
        <w:instrText xml:space="preserve"> \* MERGEFORMAT </w:instrText>
      </w:r>
      <w:r w:rsidR="000E5FFF">
        <w:fldChar w:fldCharType="separate"/>
      </w:r>
      <w:r w:rsidR="00337010" w:rsidRPr="00337010">
        <w:t xml:space="preserve">Sourcecode </w:t>
      </w:r>
      <w:r w:rsidR="00337010" w:rsidRPr="00337010">
        <w:rPr>
          <w:noProof/>
        </w:rPr>
        <w:t>8</w:t>
      </w:r>
      <w:r w:rsidR="000E5FFF">
        <w:fldChar w:fldCharType="end"/>
      </w:r>
      <w:r w:rsidR="00A14B0F">
        <w:t xml:space="preserve"> herangezogen werden.</w:t>
      </w:r>
    </w:p>
    <w:p w14:paraId="53E3F38E" w14:textId="59FF3F24" w:rsidR="008A1AAF" w:rsidRDefault="001F5288" w:rsidP="00D900E0">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w:t>
      </w:r>
      <w:r w:rsidR="00617983">
        <w:t>ird</w:t>
      </w:r>
      <w:r>
        <w:t xml:space="preserve"> die Breite und Höhe beide</w:t>
      </w:r>
      <w:r w:rsidR="00617983">
        <w:t>r</w:t>
      </w:r>
      <w:r>
        <w:t xml:space="preserve"> auf „-1“ gesetzt</w:t>
      </w:r>
      <w:r w:rsidR="009F4B9B">
        <w:t xml:space="preserve"> (vgl. </w:t>
      </w:r>
      <w:r w:rsidR="009F4B9B">
        <w:fldChar w:fldCharType="begin"/>
      </w:r>
      <w:r w:rsidR="009F4B9B">
        <w:instrText xml:space="preserve"> REF _Ref107042044 \h </w:instrText>
      </w:r>
      <w:r w:rsidR="00D900E0">
        <w:instrText xml:space="preserve"> \* MERGEFORMAT </w:instrText>
      </w:r>
      <w:r w:rsidR="009F4B9B">
        <w:fldChar w:fldCharType="separate"/>
      </w:r>
      <w:r w:rsidR="00337010">
        <w:t xml:space="preserve">Sourcecode </w:t>
      </w:r>
      <w:r w:rsidR="00337010">
        <w:rPr>
          <w:noProof/>
        </w:rPr>
        <w:t>10</w:t>
      </w:r>
      <w:r w:rsidR="009F4B9B">
        <w:fldChar w:fldCharType="end"/>
      </w:r>
      <w:r w:rsidR="009F4B9B">
        <w:t>)</w:t>
      </w:r>
      <w:r>
        <w:t>.</w:t>
      </w:r>
      <w:r w:rsidR="005C4A4C">
        <w:t xml:space="preserve"> </w:t>
      </w:r>
    </w:p>
    <w:p w14:paraId="7F912F29" w14:textId="42F87A25" w:rsidR="00F618D5" w:rsidRDefault="009F4B9B" w:rsidP="00D900E0">
      <w:pPr>
        <w:jc w:val="both"/>
      </w:pPr>
      <w:r>
        <w:t>Die nächsten Funktionen sind sehr ähnlich zueinander und unterscheiden sich nur in Kleinigkeiten.</w:t>
      </w:r>
      <w:r w:rsidR="00617983">
        <w:t xml:space="preserve"> </w:t>
      </w:r>
      <w:r>
        <w:t>Es geht dabei um das Setzen und Auslesen eines bestimmten Pixels.</w:t>
      </w:r>
      <w:r w:rsidR="00B41A9B">
        <w:t xml:space="preserve"> Dies </w:t>
      </w:r>
      <w:r w:rsidR="00DC3A73">
        <w:t>f</w:t>
      </w:r>
      <w:r w:rsidR="00B41A9B">
        <w:t xml:space="preserve">unktioniert über das selbst definierte Typedef „state“ (vgl. </w:t>
      </w:r>
      <w:r w:rsidR="00B41A9B">
        <w:fldChar w:fldCharType="begin"/>
      </w:r>
      <w:r w:rsidR="00B41A9B">
        <w:instrText xml:space="preserve"> REF _Ref106894602 \h </w:instrText>
      </w:r>
      <w:r w:rsidR="00D900E0">
        <w:instrText xml:space="preserve"> \* MERGEFORMAT </w:instrText>
      </w:r>
      <w:r w:rsidR="00B41A9B">
        <w:fldChar w:fldCharType="separate"/>
      </w:r>
      <w:r w:rsidR="00337010">
        <w:t xml:space="preserve">Sourcecode </w:t>
      </w:r>
      <w:r w:rsidR="00337010">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D900E0">
        <w:instrText xml:space="preserve"> \* MERGEFORMAT </w:instrText>
      </w:r>
      <w:r w:rsidR="00997829">
        <w:fldChar w:fldCharType="separate"/>
      </w:r>
      <w:r w:rsidR="00337010">
        <w:t xml:space="preserve">Sourcecode </w:t>
      </w:r>
      <w:r w:rsidR="00337010">
        <w:rPr>
          <w:noProof/>
        </w:rPr>
        <w:t>11</w:t>
      </w:r>
      <w:r w:rsidR="00997829">
        <w:fldChar w:fldCharType="end"/>
      </w:r>
      <w:r w:rsidR="00997829">
        <w:t xml:space="preserve"> als Referenz genommen werden.</w:t>
      </w:r>
    </w:p>
    <w:p w14:paraId="7EED5588" w14:textId="5172BB53" w:rsidR="00F618D5" w:rsidRDefault="00D00B01" w:rsidP="00D900E0">
      <w:pPr>
        <w:jc w:val="both"/>
      </w:pPr>
      <w:r>
        <w:t>Die letzte implementierte Funktion nutzt d</w:t>
      </w:r>
      <w:r w:rsidR="00DC3A73">
        <w:t>a</w:t>
      </w:r>
      <w:r>
        <w:t xml:space="preserve">s im Kernel beschriebene „dev_read“ (vgl. </w:t>
      </w:r>
      <w:r>
        <w:fldChar w:fldCharType="begin"/>
      </w:r>
      <w:r>
        <w:instrText xml:space="preserve"> REF _Ref106957081 \h </w:instrText>
      </w:r>
      <w:r w:rsidR="00D900E0">
        <w:instrText xml:space="preserve"> \* MERGEFORMAT </w:instrText>
      </w:r>
      <w:r>
        <w:fldChar w:fldCharType="separate"/>
      </w:r>
      <w:r w:rsidR="00337010" w:rsidRPr="00337010">
        <w:t xml:space="preserve">Sourcecode </w:t>
      </w:r>
      <w:r w:rsidR="00337010" w:rsidRPr="00337010">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0" w:name="_Toc107045614"/>
      <w:bookmarkStart w:id="71" w:name="_Toc107055111"/>
      <w:r>
        <w:t>User App Funktionen</w:t>
      </w:r>
      <w:bookmarkEnd w:id="70"/>
      <w:bookmarkEnd w:id="71"/>
    </w:p>
    <w:p w14:paraId="77DCCB9F" w14:textId="77777777" w:rsidR="006D0136" w:rsidRDefault="006D0136" w:rsidP="006D0136">
      <w:pPr>
        <w:jc w:val="both"/>
      </w:pPr>
    </w:p>
    <w:p w14:paraId="0E749511" w14:textId="4ADABF50" w:rsidR="006D0136" w:rsidRDefault="00D900E0" w:rsidP="003A63AD">
      <w:pPr>
        <w:jc w:val="both"/>
      </w:pPr>
      <w:r>
        <w:t xml:space="preserve">Um nun auch größere Aktionen ausführen zu können, </w:t>
      </w:r>
      <w:r w:rsidR="00CB057C">
        <w:t>wurden</w:t>
      </w:r>
      <w:r>
        <w:t xml:space="preserve"> weitere</w:t>
      </w:r>
      <w:r w:rsidR="00CB057C">
        <w:t xml:space="preserve"> Funktionen implementiert. Dieses Modul nutzt </w:t>
      </w:r>
      <w:r>
        <w:t xml:space="preserve">nun auch </w:t>
      </w:r>
      <w:r w:rsidR="00CB057C">
        <w:t>die Funktionalität des Controllers aus dem vorherigen Kapitel</w:t>
      </w:r>
      <w:r w:rsidR="00567A59">
        <w:t>.</w:t>
      </w:r>
      <w:r w:rsidR="00131F0F">
        <w:t xml:space="preserve"> </w:t>
      </w:r>
      <w:r>
        <w:t>Da d</w:t>
      </w:r>
      <w:r w:rsidR="00131F0F">
        <w:t>ie</w:t>
      </w:r>
      <w:r>
        <w:t>se</w:t>
      </w:r>
      <w:r w:rsidR="00131F0F">
        <w:t xml:space="preserve"> Funktionen</w:t>
      </w:r>
      <w:r>
        <w:t xml:space="preserve"> nur zu </w:t>
      </w:r>
      <w:r>
        <w:t>Demonstrationszwecken</w:t>
      </w:r>
      <w:r>
        <w:t xml:space="preserve"> dienen, wurden diese</w:t>
      </w:r>
      <w:r w:rsidR="00131F0F">
        <w:t xml:space="preserve"> eher primitiv</w:t>
      </w:r>
      <w:r w:rsidR="00D15449">
        <w:t xml:space="preserve"> gehalten</w:t>
      </w:r>
      <w:r w:rsidR="00131F0F">
        <w:t>. Mit d</w:t>
      </w:r>
      <w:r w:rsidR="00D15449">
        <w:t>iesen, etwas</w:t>
      </w:r>
      <w:r w:rsidR="00131F0F">
        <w:t xml:space="preserve"> einfachen Funktionen</w:t>
      </w:r>
      <w:r w:rsidR="00D15449">
        <w:t>,</w:t>
      </w:r>
      <w:r w:rsidR="00131F0F">
        <w:t xml:space="preserve"> kann man eine bestimmte Reihe </w:t>
      </w:r>
      <w:r w:rsidR="00D15449">
        <w:t xml:space="preserve">oder </w:t>
      </w:r>
      <w:r w:rsidR="00131F0F">
        <w:t xml:space="preserve">Spalte setzen </w:t>
      </w:r>
      <w:r w:rsidR="00D15449">
        <w:t>aber</w:t>
      </w:r>
      <w:r w:rsidR="00131F0F">
        <w:t xml:space="preserve"> auch alle LEDs gleichzeitig kontrollieren. </w:t>
      </w:r>
      <w:r w:rsidR="003A63AD">
        <w:t>Dies geschieht in for</w:t>
      </w:r>
      <w:r w:rsidR="00D15449">
        <w:t>-</w:t>
      </w:r>
      <w:r w:rsidR="003A63AD">
        <w:t xml:space="preserve">Schleifen, welche dann bis an das </w:t>
      </w:r>
      <w:r w:rsidR="00D15449">
        <w:t>aus dem Kernel ausgelesen</w:t>
      </w:r>
      <w:r w:rsidR="00D15449">
        <w:t xml:space="preserve">e, </w:t>
      </w:r>
      <w:r w:rsidR="00DC3A73">
        <w:t>v</w:t>
      </w:r>
      <w:r w:rsidR="003A63AD">
        <w:t xml:space="preserve">ariable Dimensionsende, laufen. </w:t>
      </w:r>
    </w:p>
    <w:p w14:paraId="29877795" w14:textId="62EC7777" w:rsidR="006D0136" w:rsidRDefault="00D15449" w:rsidP="006D0136">
      <w:pPr>
        <w:jc w:val="both"/>
      </w:pPr>
      <w:r>
        <w:lastRenderedPageBreak/>
        <w:t>Zusätzlich</w:t>
      </w:r>
      <w:r w:rsidR="00E60EE3">
        <w:t xml:space="preserve"> wurde noch ein kleines Lauflicht implementiert, welches die Reihen von oben nach unten, immer abwechselnd von links nach rechts durchläuft. </w:t>
      </w:r>
      <w:r w:rsidR="00371E95">
        <w:t xml:space="preserve">Diese Funktion </w:t>
      </w:r>
      <w:r>
        <w:t>setzt sich aus</w:t>
      </w:r>
      <w:r w:rsidR="00371E95">
        <w:t xml:space="preserve"> ineinander verkette Schleifen</w:t>
      </w:r>
      <w:r>
        <w:t xml:space="preserve"> zusammen</w:t>
      </w:r>
      <w:r w:rsidR="00371E95">
        <w:t xml:space="preserve">. </w:t>
      </w:r>
      <w:r>
        <w:t>Für die Umsetzung wird auf</w:t>
      </w:r>
      <w:r w:rsidR="00371E95">
        <w:t xml:space="preserve"> </w:t>
      </w:r>
      <w:r w:rsidR="00882597">
        <w:fldChar w:fldCharType="begin"/>
      </w:r>
      <w:r w:rsidR="00882597">
        <w:instrText xml:space="preserve"> REF _Ref107043123 \h </w:instrText>
      </w:r>
      <w:r w:rsidR="00882597">
        <w:fldChar w:fldCharType="separate"/>
      </w:r>
      <w:r w:rsidR="00337010" w:rsidRPr="00337010">
        <w:t xml:space="preserve">Sourcecode </w:t>
      </w:r>
      <w:r w:rsidR="00337010" w:rsidRPr="00337010">
        <w:rPr>
          <w:noProof/>
        </w:rPr>
        <w:t>12</w:t>
      </w:r>
      <w:r w:rsidR="00882597">
        <w:fldChar w:fldCharType="end"/>
      </w:r>
      <w:r>
        <w:t xml:space="preserve"> verwiesen</w:t>
      </w:r>
      <w:r w:rsidR="00882597">
        <w:t xml:space="preserve">. </w:t>
      </w:r>
      <w:r w:rsidR="001727E8">
        <w:t>A</w:t>
      </w:r>
      <w:r w:rsidR="00882597">
        <w:t>uch die Linux Funktion</w:t>
      </w:r>
      <w:r w:rsidR="009E0A17">
        <w:t xml:space="preserve"> „usleep“ </w:t>
      </w:r>
      <w:r w:rsidR="001727E8">
        <w:t>kommt hier zum Einsatz</w:t>
      </w:r>
      <w:r w:rsidR="009E0A17">
        <w:t>, welche den Task für die gegeben Anzahl an Mikrosekunden „schlafen“ lässt</w:t>
      </w:r>
      <w:r w:rsidR="001727E8">
        <w:t>, um das</w:t>
      </w:r>
      <w:r w:rsidR="009E0A17">
        <w:t xml:space="preserve"> Lauflicht langsamer</w:t>
      </w:r>
      <w:r w:rsidR="001727E8">
        <w:t xml:space="preserve"> </w:t>
      </w:r>
      <w:r w:rsidR="00086EAF">
        <w:t>auszuführen</w:t>
      </w:r>
      <w:r w:rsidR="001727E8">
        <w:t>.</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2" w:name="_Toc107045615"/>
      <w:bookmarkStart w:id="73" w:name="_Toc107055112"/>
      <w:r>
        <w:t>User App</w:t>
      </w:r>
      <w:bookmarkEnd w:id="72"/>
      <w:bookmarkEnd w:id="73"/>
    </w:p>
    <w:p w14:paraId="25E9482B" w14:textId="4C70D69F" w:rsidR="00411112" w:rsidRDefault="00411112" w:rsidP="0073770E">
      <w:pPr>
        <w:jc w:val="both"/>
      </w:pPr>
    </w:p>
    <w:p w14:paraId="1FE66190" w14:textId="772B167F" w:rsidR="006B2A98" w:rsidRDefault="006B2A98" w:rsidP="0073770E">
      <w:pPr>
        <w:jc w:val="both"/>
      </w:pPr>
      <w:r>
        <w:t>Unser Hauptprogramm zeigt ein</w:t>
      </w:r>
      <w:r w:rsidR="00DC3A73">
        <w:t xml:space="preserve"> in</w:t>
      </w:r>
      <w:r>
        <w:t xml:space="preserve"> Kommandozeilen gebundenes Auswahlsystem. Hier wird </w:t>
      </w:r>
      <w:r w:rsidR="00086EAF">
        <w:t xml:space="preserve">der User </w:t>
      </w:r>
      <w:r>
        <w:t>nacheinander nach</w:t>
      </w:r>
      <w:r w:rsidR="00DC3A73">
        <w:t xml:space="preserve"> E</w:t>
      </w:r>
      <w:r>
        <w:t xml:space="preserve">ingaben gefragt und durch die Teile des Programms geführt. Ist man mit einer Eingabe fertig, </w:t>
      </w:r>
      <w:r w:rsidR="00086EAF">
        <w:t>gelangt</w:t>
      </w:r>
      <w:r>
        <w:t xml:space="preserve"> man wieder an den Anfang </w:t>
      </w:r>
      <w:r w:rsidR="00086EAF">
        <w:t>des Programms und es können neue Aktionen vom User ausgeführt werden.</w:t>
      </w:r>
    </w:p>
    <w:p w14:paraId="01032B57" w14:textId="07CCF2CE" w:rsidR="0073770E" w:rsidRDefault="006B2A98" w:rsidP="0073770E">
      <w:pPr>
        <w:jc w:val="both"/>
      </w:pPr>
      <w:r>
        <w:t xml:space="preserve">Dafür </w:t>
      </w:r>
      <w:r w:rsidR="00D77C42">
        <w:t>wird</w:t>
      </w:r>
      <w:r>
        <w:t xml:space="preserve"> erstmal </w:t>
      </w:r>
      <w:r w:rsidR="00546BEE">
        <w:t>eine helfende Funktion</w:t>
      </w:r>
      <w:r>
        <w:t xml:space="preserve"> angelegt, wie zum Beispiel das </w:t>
      </w:r>
      <w:r w:rsidR="00DC3A73">
        <w:t>E</w:t>
      </w:r>
      <w:r>
        <w:t>inlesen einer Zahl vom User in der Kommandozeile</w:t>
      </w:r>
      <w:r w:rsidR="00546BEE">
        <w:t>. U</w:t>
      </w:r>
      <w:r w:rsidR="00546BEE">
        <w:t>m Endlosschleifen zu vermeiden</w:t>
      </w:r>
      <w:r w:rsidR="00546BEE">
        <w:t>, wurde eine Funktion implementiert, welche den Text Buffer der Tastatur leert</w:t>
      </w:r>
      <w:r>
        <w:t xml:space="preserve">. </w:t>
      </w:r>
      <w:r w:rsidR="00E87F66">
        <w:t xml:space="preserve">Diese kann über </w:t>
      </w:r>
      <w:r w:rsidR="00515370">
        <w:fldChar w:fldCharType="begin"/>
      </w:r>
      <w:r w:rsidR="00515370">
        <w:instrText xml:space="preserve"> REF _Ref107043791 \h </w:instrText>
      </w:r>
      <w:r w:rsidR="00515370">
        <w:fldChar w:fldCharType="separate"/>
      </w:r>
      <w:r w:rsidR="00337010">
        <w:t xml:space="preserve">Sourcecode </w:t>
      </w:r>
      <w:r w:rsidR="00337010">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die Aufforderung an den Nutzer </w:t>
      </w:r>
      <w:r w:rsidR="00546BEE">
        <w:t>selbst</w:t>
      </w:r>
      <w:r w:rsidR="00515370">
        <w:t xml:space="preserve"> an die Funktion übergeben </w:t>
      </w:r>
      <w:r w:rsidR="00546BEE">
        <w:t xml:space="preserve">werde </w:t>
      </w:r>
      <w:r w:rsidR="00515370">
        <w:t>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4628B29A" w:rsidR="00F618D5" w:rsidRDefault="00D55DFF" w:rsidP="0073770E">
      <w:pPr>
        <w:jc w:val="both"/>
      </w:pPr>
      <w:r>
        <w:t xml:space="preserve">Der Ablauf der </w:t>
      </w:r>
      <w:r w:rsidR="00DE51B1">
        <w:t xml:space="preserve">Main-Funktion des Programms </w:t>
      </w:r>
      <w:r>
        <w:t xml:space="preserve">wurde so gewählt, dass </w:t>
      </w:r>
      <w:r w:rsidR="00DE51B1">
        <w:t xml:space="preserve">zuerst die Dimensionen </w:t>
      </w:r>
      <w:r>
        <w:t>der Matrix</w:t>
      </w:r>
      <w:r w:rsidR="00DE51B1">
        <w:t xml:space="preserve"> ausgelesen und gespeichert</w:t>
      </w:r>
      <w:r>
        <w:t xml:space="preserve"> werden</w:t>
      </w:r>
      <w:r w:rsidR="00DE51B1">
        <w:t>, damit sie in allen anderen Programmteilen verwendet werden können.</w:t>
      </w:r>
    </w:p>
    <w:p w14:paraId="244A7A88" w14:textId="6C63B9FC" w:rsidR="00002655" w:rsidRDefault="00002655" w:rsidP="0073770E">
      <w:pPr>
        <w:jc w:val="both"/>
      </w:pPr>
      <w:r>
        <w:t xml:space="preserve">Danach wird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7A52EC51"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w:t>
      </w:r>
      <w:r w:rsidR="00D55DFF">
        <w:t xml:space="preserve"> wonach das Programm</w:t>
      </w:r>
      <w:r>
        <w:t xml:space="preserve"> auf </w:t>
      </w:r>
      <w:r w:rsidR="00DC3A73">
        <w:t xml:space="preserve">den </w:t>
      </w:r>
      <w:r>
        <w:t>User-Input 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37010" w:rsidRPr="00337010">
        <w:t xml:space="preserve">Sourcecode </w:t>
      </w:r>
      <w:r w:rsidR="00337010" w:rsidRPr="00337010">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4" w:name="_Toc107045616"/>
      <w:bookmarkStart w:id="75" w:name="_Toc107055113"/>
      <w:r>
        <w:lastRenderedPageBreak/>
        <w:t>Skripte und Ausführung</w:t>
      </w:r>
      <w:bookmarkEnd w:id="74"/>
      <w:bookmarkEnd w:id="75"/>
    </w:p>
    <w:p w14:paraId="2BB1EFCD" w14:textId="77777777" w:rsidR="0073770E" w:rsidRPr="0073770E" w:rsidRDefault="0073770E" w:rsidP="0073770E"/>
    <w:p w14:paraId="72F00504" w14:textId="6B7D5F11" w:rsidR="00E37037" w:rsidRDefault="00AE301A" w:rsidP="006A6278">
      <w:r>
        <w:t xml:space="preserve">Um die Abläufe des Kompilieren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src/install“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6D7B1F59" w:rsidR="00F9778A" w:rsidRDefault="00364F19" w:rsidP="006A6278">
      <w:r>
        <w:t xml:space="preserve">Sollte man das „install“ Skript schon einmal ausgeführt haben, dann kann die fertige User-App unter „./src/user_app“ unter dem Dateinamen „app“ gefunden werden. Um diese auszuführen </w:t>
      </w:r>
      <w:r w:rsidR="00536325">
        <w:t>muss</w:t>
      </w:r>
      <w:r>
        <w:t xml:space="preserve"> in der Kommandozeile in das Verzeichnis navigier</w:t>
      </w:r>
      <w:r w:rsidR="00536325">
        <w:t>t werden</w:t>
      </w:r>
      <w:r>
        <w:t xml:space="preserve"> und „./app“</w:t>
      </w:r>
      <w:r w:rsidR="002E60FF">
        <w:t xml:space="preserve"> in der Konsole ausgeführt werden</w:t>
      </w:r>
      <w:r>
        <w:t>.</w:t>
      </w:r>
    </w:p>
    <w:p w14:paraId="16EF6FAE" w14:textId="7A9C2DB0" w:rsidR="00D46093" w:rsidRDefault="00D46093" w:rsidP="006A6278"/>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76" w:name="_Toc107045617"/>
      <w:bookmarkStart w:id="77" w:name="_Toc107055114"/>
      <w:r>
        <w:lastRenderedPageBreak/>
        <w:t>Code-Ausschnitte</w:t>
      </w:r>
      <w:bookmarkEnd w:id="76"/>
      <w:bookmarkEnd w:id="77"/>
    </w:p>
    <w:p w14:paraId="758EB824" w14:textId="77777777" w:rsidR="008841D8" w:rsidRDefault="008841D8" w:rsidP="00E75EDA">
      <w:pPr>
        <w:spacing w:line="259" w:lineRule="auto"/>
      </w:pPr>
    </w:p>
    <w:bookmarkStart w:id="78" w:name="_MON_1716707465"/>
    <w:bookmarkEnd w:id="78"/>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85.35pt" o:ole="">
            <v:imagedata r:id="rId26" o:title=""/>
          </v:shape>
          <o:OLEObject Type="Embed" ProgID="Word.OpenDocumentText.12" ShapeID="_x0000_i1025" DrawAspect="Content" ObjectID="_1717761845" r:id="rId27"/>
        </w:object>
      </w:r>
    </w:p>
    <w:p w14:paraId="555A1F05" w14:textId="56DC7840" w:rsidR="008841D8" w:rsidRDefault="008841D8" w:rsidP="008841D8">
      <w:pPr>
        <w:pStyle w:val="Beschriftung"/>
      </w:pPr>
      <w:bookmarkStart w:id="79" w:name="_Ref106894545"/>
      <w:bookmarkStart w:id="80" w:name="_Toc107055124"/>
      <w:r>
        <w:t xml:space="preserve">Sourcecode </w:t>
      </w:r>
      <w:fldSimple w:instr=" SEQ Sourcecode \* ARABIC ">
        <w:r w:rsidR="00337010">
          <w:rPr>
            <w:noProof/>
          </w:rPr>
          <w:t>1</w:t>
        </w:r>
      </w:fldSimple>
      <w:bookmarkEnd w:id="79"/>
      <w:r>
        <w:t>: Einzelnen Pixel setzen - ./src/kernel_driver/controller/matrix_controller.h</w:t>
      </w:r>
      <w:bookmarkEnd w:id="80"/>
    </w:p>
    <w:bookmarkStart w:id="81" w:name="_MON_1716707957"/>
    <w:bookmarkEnd w:id="81"/>
    <w:p w14:paraId="13DC620F" w14:textId="4021EB70" w:rsidR="008841D8" w:rsidRDefault="00983908" w:rsidP="008841D8">
      <w:pPr>
        <w:pStyle w:val="Code"/>
      </w:pPr>
      <w:r>
        <w:object w:dxaOrig="9072" w:dyaOrig="1710" w14:anchorId="1B472829">
          <v:shape id="_x0000_i1026" type="#_x0000_t75" style="width:453.6pt;height:85.35pt" o:ole="">
            <v:imagedata r:id="rId28" o:title=""/>
          </v:shape>
          <o:OLEObject Type="Embed" ProgID="Word.OpenDocumentText.12" ShapeID="_x0000_i1026" DrawAspect="Content" ObjectID="_1717761846" r:id="rId29"/>
        </w:object>
      </w:r>
    </w:p>
    <w:p w14:paraId="371CB805" w14:textId="6ABF9901" w:rsidR="008841D8" w:rsidRPr="008841D8" w:rsidRDefault="008841D8" w:rsidP="008841D8">
      <w:pPr>
        <w:pStyle w:val="Beschriftung"/>
      </w:pPr>
      <w:bookmarkStart w:id="82" w:name="_Ref106894549"/>
      <w:bookmarkStart w:id="83" w:name="_Toc107055125"/>
      <w:r>
        <w:t xml:space="preserve">Sourcecode </w:t>
      </w:r>
      <w:fldSimple w:instr=" SEQ Sourcecode \* ARABIC ">
        <w:r w:rsidR="00337010">
          <w:rPr>
            <w:noProof/>
          </w:rPr>
          <w:t>2</w:t>
        </w:r>
      </w:fldSimple>
      <w:bookmarkEnd w:id="82"/>
      <w:r>
        <w:t>: Status eines einzelnen Pixel erhalten - ./src/kernel_driver/controller/matrix_controller.h</w:t>
      </w:r>
      <w:bookmarkEnd w:id="83"/>
    </w:p>
    <w:bookmarkStart w:id="84" w:name="_MON_1716708604"/>
    <w:bookmarkEnd w:id="84"/>
    <w:p w14:paraId="1137EB2D" w14:textId="54BA5B3E" w:rsidR="008841D8" w:rsidRDefault="008841D8" w:rsidP="008841D8">
      <w:pPr>
        <w:keepNext/>
      </w:pPr>
      <w:r>
        <w:object w:dxaOrig="9072" w:dyaOrig="6840" w14:anchorId="00567E4C">
          <v:shape id="_x0000_i1027" type="#_x0000_t75" style="width:453.6pt;height:342.35pt" o:ole="">
            <v:imagedata r:id="rId30" o:title=""/>
          </v:shape>
          <o:OLEObject Type="Embed" ProgID="Word.OpenDocumentText.12" ShapeID="_x0000_i1027" DrawAspect="Content" ObjectID="_1717761847" r:id="rId31"/>
        </w:object>
      </w:r>
    </w:p>
    <w:p w14:paraId="2945CE5B" w14:textId="4FFB1526" w:rsidR="008841D8" w:rsidRDefault="008841D8" w:rsidP="008841D8">
      <w:pPr>
        <w:pStyle w:val="Beschriftung"/>
      </w:pPr>
      <w:bookmarkStart w:id="85" w:name="_Ref106112398"/>
      <w:bookmarkStart w:id="86" w:name="_Toc107055126"/>
      <w:r>
        <w:t xml:space="preserve">Sourcecode </w:t>
      </w:r>
      <w:fldSimple w:instr=" SEQ Sourcecode \* ARABIC ">
        <w:r w:rsidR="00337010">
          <w:rPr>
            <w:noProof/>
          </w:rPr>
          <w:t>3</w:t>
        </w:r>
      </w:fldSimple>
      <w:bookmarkEnd w:id="85"/>
      <w:r>
        <w:t>: Initialisierung der High Treiber - ./src/kernel_driver/gpio_inits/gpio_init.h</w:t>
      </w:r>
      <w:bookmarkEnd w:id="86"/>
    </w:p>
    <w:bookmarkStart w:id="87" w:name="_MON_1716723946"/>
    <w:bookmarkEnd w:id="87"/>
    <w:p w14:paraId="4B5CA81A" w14:textId="77777777" w:rsidR="008841D8" w:rsidRDefault="008841D8" w:rsidP="008841D8">
      <w:pPr>
        <w:keepNext/>
      </w:pPr>
      <w:r>
        <w:object w:dxaOrig="9072" w:dyaOrig="2850" w14:anchorId="3135467B">
          <v:shape id="_x0000_i1028" type="#_x0000_t75" style="width:453.6pt;height:142.35pt" o:ole="">
            <v:imagedata r:id="rId32" o:title=""/>
          </v:shape>
          <o:OLEObject Type="Embed" ProgID="Word.Document.12" ShapeID="_x0000_i1028" DrawAspect="Content" ObjectID="_1717761848" r:id="rId33">
            <o:FieldCodes>\s</o:FieldCodes>
          </o:OLEObject>
        </w:object>
      </w:r>
    </w:p>
    <w:p w14:paraId="58E76656" w14:textId="7EA53CD6" w:rsidR="008841D8" w:rsidRDefault="008841D8" w:rsidP="008841D8">
      <w:pPr>
        <w:pStyle w:val="Beschriftung"/>
      </w:pPr>
      <w:bookmarkStart w:id="88" w:name="_Ref106894602"/>
      <w:bookmarkStart w:id="89" w:name="_Toc107055127"/>
      <w:r>
        <w:t xml:space="preserve">Sourcecode </w:t>
      </w:r>
      <w:fldSimple w:instr=" SEQ Sourcecode \* ARABIC ">
        <w:r w:rsidR="00337010">
          <w:rPr>
            <w:noProof/>
          </w:rPr>
          <w:t>4</w:t>
        </w:r>
      </w:fldSimple>
      <w:bookmarkEnd w:id="88"/>
      <w:r>
        <w:t xml:space="preserve">: Eigene Typedefs für </w:t>
      </w:r>
      <w:r w:rsidR="00051DBC">
        <w:t>V</w:t>
      </w:r>
      <w:r>
        <w:t>ereinfachung des Codes - ./src/kernel_driver/ioct_cmd.h</w:t>
      </w:r>
      <w:bookmarkEnd w:id="89"/>
    </w:p>
    <w:bookmarkStart w:id="90" w:name="_MON_1716723984"/>
    <w:bookmarkEnd w:id="90"/>
    <w:p w14:paraId="404DD665" w14:textId="77777777" w:rsidR="008841D8" w:rsidRDefault="008841D8" w:rsidP="008841D8">
      <w:pPr>
        <w:keepNext/>
      </w:pPr>
      <w:r>
        <w:object w:dxaOrig="9072" w:dyaOrig="2280" w14:anchorId="63DDB459">
          <v:shape id="_x0000_i1029" type="#_x0000_t75" style="width:453.6pt;height:114pt" o:ole="">
            <v:imagedata r:id="rId34" o:title=""/>
          </v:shape>
          <o:OLEObject Type="Embed" ProgID="Word.Document.12" ShapeID="_x0000_i1029" DrawAspect="Content" ObjectID="_1717761849" r:id="rId35">
            <o:FieldCodes>\s</o:FieldCodes>
          </o:OLEObject>
        </w:object>
      </w:r>
    </w:p>
    <w:p w14:paraId="583C4530" w14:textId="462F62D6" w:rsidR="008841D8" w:rsidRPr="0050254A" w:rsidRDefault="008841D8" w:rsidP="00606D39">
      <w:pPr>
        <w:pStyle w:val="Beschriftung"/>
        <w:rPr>
          <w:lang w:val="en-US"/>
        </w:rPr>
      </w:pPr>
      <w:bookmarkStart w:id="91" w:name="_Ref106894604"/>
      <w:bookmarkStart w:id="92" w:name="_Toc107055128"/>
      <w:r w:rsidRPr="00021AAB">
        <w:rPr>
          <w:lang w:val="en-US"/>
        </w:rPr>
        <w:t xml:space="preserve">Sourcecode </w:t>
      </w:r>
      <w:r>
        <w:fldChar w:fldCharType="begin"/>
      </w:r>
      <w:r w:rsidRPr="00021AAB">
        <w:rPr>
          <w:lang w:val="en-US"/>
        </w:rPr>
        <w:instrText xml:space="preserve"> SEQ Sourcecode \* ARABIC </w:instrText>
      </w:r>
      <w:r>
        <w:fldChar w:fldCharType="separate"/>
      </w:r>
      <w:r w:rsidR="00337010">
        <w:rPr>
          <w:noProof/>
          <w:lang w:val="en-US"/>
        </w:rPr>
        <w:t>5</w:t>
      </w:r>
      <w:r>
        <w:fldChar w:fldCharType="end"/>
      </w:r>
      <w:bookmarkEnd w:id="91"/>
      <w:r w:rsidRPr="00021AAB">
        <w:rPr>
          <w:lang w:val="en-US"/>
        </w:rPr>
        <w:t>: IOCT Kommandos - ./src/kernel_driver/ioct_cmd.h</w:t>
      </w:r>
      <w:bookmarkEnd w:id="92"/>
    </w:p>
    <w:bookmarkStart w:id="93" w:name="_MON_1716725083"/>
    <w:bookmarkEnd w:id="93"/>
    <w:p w14:paraId="509BC4C3" w14:textId="77777777" w:rsidR="000E6B9C" w:rsidRDefault="00DC501F" w:rsidP="000E6B9C">
      <w:pPr>
        <w:keepNext/>
      </w:pPr>
      <w:r>
        <w:object w:dxaOrig="8792" w:dyaOrig="8550" w14:anchorId="2A074D59">
          <v:shape id="_x0000_i1030" type="#_x0000_t75" style="width:439.6pt;height:427.5pt" o:ole="">
            <v:imagedata r:id="rId36" o:title=""/>
          </v:shape>
          <o:OLEObject Type="Embed" ProgID="Word.Document.12" ShapeID="_x0000_i1030" DrawAspect="Content" ObjectID="_1717761850" r:id="rId37">
            <o:FieldCodes>\s</o:FieldCodes>
          </o:OLEObject>
        </w:object>
      </w:r>
    </w:p>
    <w:p w14:paraId="752F2592" w14:textId="20A3C994" w:rsidR="008841D8" w:rsidRPr="0050254A" w:rsidRDefault="000E6B9C" w:rsidP="000E6B9C">
      <w:pPr>
        <w:pStyle w:val="Beschriftung"/>
        <w:rPr>
          <w:lang w:val="en-US"/>
        </w:rPr>
      </w:pPr>
      <w:bookmarkStart w:id="94" w:name="_Ref106957081"/>
      <w:bookmarkStart w:id="95" w:name="_Ref106959153"/>
      <w:bookmarkStart w:id="96" w:name="_Toc107055129"/>
      <w:r w:rsidRPr="0050254A">
        <w:rPr>
          <w:lang w:val="en-US"/>
        </w:rPr>
        <w:t xml:space="preserve">Sourcecod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6</w:t>
      </w:r>
      <w:r w:rsidR="007716E2">
        <w:rPr>
          <w:noProof/>
        </w:rPr>
        <w:fldChar w:fldCharType="end"/>
      </w:r>
      <w:bookmarkEnd w:id="94"/>
      <w:r w:rsidRPr="0050254A">
        <w:rPr>
          <w:lang w:val="en-US"/>
        </w:rPr>
        <w:t>: Device-Read Zugriff Funktion - ./src/kernel_driver/led_matrix_driver.c</w:t>
      </w:r>
      <w:bookmarkEnd w:id="95"/>
      <w:bookmarkEnd w:id="96"/>
    </w:p>
    <w:bookmarkStart w:id="97" w:name="_MON_1716725904"/>
    <w:bookmarkEnd w:id="97"/>
    <w:p w14:paraId="4107FC72" w14:textId="77777777" w:rsidR="000E6B9C" w:rsidRDefault="00972FED" w:rsidP="000E6B9C">
      <w:pPr>
        <w:keepNext/>
      </w:pPr>
      <w:r>
        <w:object w:dxaOrig="9072" w:dyaOrig="3135" w14:anchorId="24C3E0E8">
          <v:shape id="_x0000_i1031" type="#_x0000_t75" style="width:453.6pt;height:157.4pt" o:ole="">
            <v:imagedata r:id="rId38" o:title=""/>
          </v:shape>
          <o:OLEObject Type="Embed" ProgID="Word.Document.12" ShapeID="_x0000_i1031" DrawAspect="Content" ObjectID="_1717761851" r:id="rId39">
            <o:FieldCodes>\s</o:FieldCodes>
          </o:OLEObject>
        </w:object>
      </w:r>
    </w:p>
    <w:p w14:paraId="0997F056" w14:textId="10E0DCE5" w:rsidR="008841D8" w:rsidRDefault="000E6B9C" w:rsidP="000E6B9C">
      <w:pPr>
        <w:pStyle w:val="Beschriftung"/>
      </w:pPr>
      <w:bookmarkStart w:id="98" w:name="_Ref106894771"/>
      <w:bookmarkStart w:id="99" w:name="_Toc107055130"/>
      <w:r>
        <w:t xml:space="preserve">Sourcecode </w:t>
      </w:r>
      <w:fldSimple w:instr=" SEQ Sourcecode \* ARABIC ">
        <w:r w:rsidR="00337010">
          <w:rPr>
            <w:noProof/>
          </w:rPr>
          <w:t>7</w:t>
        </w:r>
      </w:fldSimple>
      <w:bookmarkEnd w:id="98"/>
      <w:r>
        <w:t xml:space="preserve">: </w:t>
      </w:r>
      <w:r w:rsidRPr="00032929">
        <w:t>Schreiben in den Treiber - ./src/kernel_driver/led_matrix_driver.c</w:t>
      </w:r>
      <w:bookmarkEnd w:id="99"/>
    </w:p>
    <w:bookmarkStart w:id="100" w:name="_MON_1716726854"/>
    <w:bookmarkEnd w:id="100"/>
    <w:p w14:paraId="4A0E7319" w14:textId="77777777" w:rsidR="000E6B9C" w:rsidRDefault="00972FED" w:rsidP="000E6B9C">
      <w:pPr>
        <w:keepNext/>
      </w:pPr>
      <w:r>
        <w:object w:dxaOrig="9072" w:dyaOrig="4560" w14:anchorId="108B8B02">
          <v:shape id="_x0000_i1032" type="#_x0000_t75" style="width:453.6pt;height:228pt" o:ole="">
            <v:imagedata r:id="rId40" o:title=""/>
          </v:shape>
          <o:OLEObject Type="Embed" ProgID="Word.Document.12" ShapeID="_x0000_i1032" DrawAspect="Content" ObjectID="_1717761852" r:id="rId41">
            <o:FieldCodes>\s</o:FieldCodes>
          </o:OLEObject>
        </w:object>
      </w:r>
    </w:p>
    <w:p w14:paraId="546096F4" w14:textId="24B14F86" w:rsidR="000002F1" w:rsidRPr="0050254A" w:rsidRDefault="000E6B9C" w:rsidP="000E6B9C">
      <w:pPr>
        <w:pStyle w:val="Beschriftung"/>
        <w:rPr>
          <w:lang w:val="en-US"/>
        </w:rPr>
      </w:pPr>
      <w:bookmarkStart w:id="101" w:name="_Ref106894784"/>
      <w:bookmarkStart w:id="102" w:name="_Toc107055131"/>
      <w:r w:rsidRPr="0050254A">
        <w:rPr>
          <w:lang w:val="en-US"/>
        </w:rPr>
        <w:t xml:space="preserve">Sourcecod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8</w:t>
      </w:r>
      <w:r w:rsidR="007716E2">
        <w:rPr>
          <w:noProof/>
        </w:rPr>
        <w:fldChar w:fldCharType="end"/>
      </w:r>
      <w:bookmarkEnd w:id="101"/>
      <w:r w:rsidRPr="0050254A">
        <w:rPr>
          <w:lang w:val="en-US"/>
        </w:rPr>
        <w:t>: IOCT Kommandos - ./src/kernel_driver/led_matrix_driver.c</w:t>
      </w:r>
      <w:bookmarkEnd w:id="102"/>
    </w:p>
    <w:bookmarkStart w:id="103" w:name="_MON_1716727218"/>
    <w:bookmarkEnd w:id="103"/>
    <w:p w14:paraId="53D3B34D" w14:textId="77777777" w:rsidR="000E6B9C" w:rsidRDefault="000002F1" w:rsidP="000E6B9C">
      <w:pPr>
        <w:keepNext/>
      </w:pPr>
      <w:r>
        <w:object w:dxaOrig="9072" w:dyaOrig="5415" w14:anchorId="1D20DDC6">
          <v:shape id="_x0000_i1033" type="#_x0000_t75" style="width:453.6pt;height:271.3pt" o:ole="">
            <v:imagedata r:id="rId42" o:title=""/>
          </v:shape>
          <o:OLEObject Type="Embed" ProgID="Word.Document.12" ShapeID="_x0000_i1033" DrawAspect="Content" ObjectID="_1717761853" r:id="rId43">
            <o:FieldCodes>\s</o:FieldCodes>
          </o:OLEObject>
        </w:object>
      </w:r>
    </w:p>
    <w:p w14:paraId="10E8C4F5" w14:textId="20733BDA" w:rsidR="000002F1" w:rsidRPr="0050254A" w:rsidRDefault="000E6B9C" w:rsidP="000E6B9C">
      <w:pPr>
        <w:pStyle w:val="Beschriftung"/>
        <w:rPr>
          <w:lang w:val="en-US"/>
        </w:rPr>
      </w:pPr>
      <w:bookmarkStart w:id="104" w:name="_Ref106894791"/>
      <w:bookmarkStart w:id="105" w:name="_Toc107055132"/>
      <w:r w:rsidRPr="0050254A">
        <w:rPr>
          <w:lang w:val="en-US"/>
        </w:rPr>
        <w:t xml:space="preserve">Sourcecod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9</w:t>
      </w:r>
      <w:r w:rsidR="007716E2">
        <w:rPr>
          <w:noProof/>
        </w:rPr>
        <w:fldChar w:fldCharType="end"/>
      </w:r>
      <w:bookmarkEnd w:id="104"/>
      <w:r w:rsidRPr="0050254A">
        <w:rPr>
          <w:lang w:val="en-US"/>
        </w:rPr>
        <w:t>: Makefile Targets - ./src/kernel_driver/Makefile</w:t>
      </w:r>
      <w:bookmarkEnd w:id="105"/>
    </w:p>
    <w:bookmarkStart w:id="106" w:name="_MON_1717654577"/>
    <w:bookmarkEnd w:id="106"/>
    <w:p w14:paraId="780F7487" w14:textId="77777777" w:rsidR="005C4A4C" w:rsidRDefault="005C4A4C" w:rsidP="005C4A4C">
      <w:pPr>
        <w:keepNext/>
      </w:pPr>
      <w:r>
        <w:rPr>
          <w:lang w:val="en-US"/>
        </w:rPr>
        <w:object w:dxaOrig="9072" w:dyaOrig="3420" w14:anchorId="0BEB1064">
          <v:shape id="_x0000_i1034" type="#_x0000_t75" style="width:453.6pt;height:171pt" o:ole="">
            <v:imagedata r:id="rId44" o:title=""/>
          </v:shape>
          <o:OLEObject Type="Embed" ProgID="Word.Document.12" ShapeID="_x0000_i1034" DrawAspect="Content" ObjectID="_1717761854" r:id="rId45">
            <o:FieldCodes>\s</o:FieldCodes>
          </o:OLEObject>
        </w:object>
      </w:r>
    </w:p>
    <w:p w14:paraId="31016232" w14:textId="3A090084" w:rsidR="000002F1" w:rsidRDefault="005C4A4C" w:rsidP="005C4A4C">
      <w:pPr>
        <w:pStyle w:val="Beschriftung"/>
      </w:pPr>
      <w:bookmarkStart w:id="107" w:name="_Ref107042044"/>
      <w:bookmarkStart w:id="108" w:name="_Toc107055133"/>
      <w:r>
        <w:t xml:space="preserve">Sourcecode </w:t>
      </w:r>
      <w:fldSimple w:instr=" SEQ Sourcecode \* ARABIC ">
        <w:r w:rsidR="00337010">
          <w:rPr>
            <w:noProof/>
          </w:rPr>
          <w:t>10</w:t>
        </w:r>
      </w:fldSimple>
      <w:bookmarkEnd w:id="107"/>
      <w:r>
        <w:t>: Dimensionen auslesen - ./src/user_app/led_controller/controller.c</w:t>
      </w:r>
      <w:bookmarkEnd w:id="108"/>
    </w:p>
    <w:bookmarkStart w:id="109" w:name="_MON_1717654763"/>
    <w:bookmarkEnd w:id="109"/>
    <w:p w14:paraId="364F0291" w14:textId="77777777" w:rsidR="009F4B9B" w:rsidRDefault="009F4B9B" w:rsidP="009F4B9B">
      <w:pPr>
        <w:keepNext/>
      </w:pPr>
      <w:r>
        <w:object w:dxaOrig="9072" w:dyaOrig="4275" w14:anchorId="1FC3D731">
          <v:shape id="_x0000_i1035" type="#_x0000_t75" style="width:453.6pt;height:213.95pt" o:ole="">
            <v:imagedata r:id="rId46" o:title=""/>
          </v:shape>
          <o:OLEObject Type="Embed" ProgID="Word.Document.12" ShapeID="_x0000_i1035" DrawAspect="Content" ObjectID="_1717761855" r:id="rId47">
            <o:FieldCodes>\s</o:FieldCodes>
          </o:OLEObject>
        </w:object>
      </w:r>
    </w:p>
    <w:p w14:paraId="321D4D59" w14:textId="63D1FCBE" w:rsidR="009F4B9B" w:rsidRPr="009F4B9B" w:rsidRDefault="009F4B9B" w:rsidP="009F4B9B">
      <w:pPr>
        <w:pStyle w:val="Beschriftung"/>
      </w:pPr>
      <w:bookmarkStart w:id="110" w:name="_Ref107042250"/>
      <w:bookmarkStart w:id="111" w:name="_Toc107055134"/>
      <w:r>
        <w:t xml:space="preserve">Sourcecode </w:t>
      </w:r>
      <w:fldSimple w:instr=" SEQ Sourcecode \* ARABIC ">
        <w:r w:rsidR="00337010">
          <w:rPr>
            <w:noProof/>
          </w:rPr>
          <w:t>11</w:t>
        </w:r>
      </w:fldSimple>
      <w:bookmarkEnd w:id="110"/>
      <w:r>
        <w:t>: Setzen eines Pixels</w:t>
      </w:r>
      <w:r w:rsidRPr="00001787">
        <w:t xml:space="preserve"> - ./src/user_app/led_controller/controller.c</w:t>
      </w:r>
      <w:bookmarkEnd w:id="111"/>
    </w:p>
    <w:bookmarkStart w:id="112" w:name="_MON_1717656035"/>
    <w:bookmarkEnd w:id="112"/>
    <w:p w14:paraId="2665F69E" w14:textId="77777777" w:rsidR="00205654" w:rsidRDefault="00205654" w:rsidP="00205654">
      <w:pPr>
        <w:keepNext/>
      </w:pPr>
      <w:r>
        <w:rPr>
          <w:lang w:val="en-US"/>
        </w:rPr>
        <w:object w:dxaOrig="9072" w:dyaOrig="5130" w14:anchorId="4E5AB9F6">
          <v:shape id="_x0000_i1036" type="#_x0000_t75" style="width:453.6pt;height:256.25pt" o:ole="">
            <v:imagedata r:id="rId48" o:title=""/>
          </v:shape>
          <o:OLEObject Type="Embed" ProgID="Word.Document.12" ShapeID="_x0000_i1036" DrawAspect="Content" ObjectID="_1717761856" r:id="rId49">
            <o:FieldCodes>\s</o:FieldCodes>
          </o:OLEObject>
        </w:object>
      </w:r>
    </w:p>
    <w:p w14:paraId="28E5BCDF" w14:textId="445FE4E0" w:rsidR="000002F1" w:rsidRDefault="00205654" w:rsidP="00205654">
      <w:pPr>
        <w:pStyle w:val="Beschriftung"/>
        <w:rPr>
          <w:lang w:val="en-US"/>
        </w:rPr>
      </w:pPr>
      <w:bookmarkStart w:id="113" w:name="_Ref107043123"/>
      <w:bookmarkStart w:id="114" w:name="_Toc107055135"/>
      <w:r w:rsidRPr="00882597">
        <w:rPr>
          <w:lang w:val="en-US"/>
        </w:rPr>
        <w:t xml:space="preserve">Sourcecode </w:t>
      </w:r>
      <w:r>
        <w:fldChar w:fldCharType="begin"/>
      </w:r>
      <w:r w:rsidRPr="00882597">
        <w:rPr>
          <w:lang w:val="en-US"/>
        </w:rPr>
        <w:instrText xml:space="preserve"> SEQ Sourcecode \* ARABIC </w:instrText>
      </w:r>
      <w:r>
        <w:fldChar w:fldCharType="separate"/>
      </w:r>
      <w:r w:rsidR="00337010">
        <w:rPr>
          <w:noProof/>
          <w:lang w:val="en-US"/>
        </w:rPr>
        <w:t>12</w:t>
      </w:r>
      <w:r>
        <w:fldChar w:fldCharType="end"/>
      </w:r>
      <w:bookmarkEnd w:id="113"/>
      <w:r w:rsidRPr="00882597">
        <w:rPr>
          <w:lang w:val="en-US"/>
        </w:rPr>
        <w:t>: Lauflicht - ./src/user_app/functions/functions.c</w:t>
      </w:r>
      <w:bookmarkEnd w:id="114"/>
    </w:p>
    <w:bookmarkStart w:id="115" w:name="_MON_1717656774"/>
    <w:bookmarkEnd w:id="115"/>
    <w:p w14:paraId="414CB369" w14:textId="77777777" w:rsidR="00381E41" w:rsidRDefault="00A36BD9" w:rsidP="00381E41">
      <w:pPr>
        <w:keepNext/>
      </w:pPr>
      <w:r>
        <w:rPr>
          <w:lang w:val="en-US"/>
        </w:rPr>
        <w:object w:dxaOrig="9072" w:dyaOrig="3705" w14:anchorId="5107CBF6">
          <v:shape id="_x0000_i1037" type="#_x0000_t75" style="width:453.6pt;height:185.25pt" o:ole="">
            <v:imagedata r:id="rId50" o:title=""/>
          </v:shape>
          <o:OLEObject Type="Embed" ProgID="Word.Document.12" ShapeID="_x0000_i1037" DrawAspect="Content" ObjectID="_1717761857" r:id="rId51">
            <o:FieldCodes>\s</o:FieldCodes>
          </o:OLEObject>
        </w:object>
      </w:r>
    </w:p>
    <w:p w14:paraId="4F34AFBE" w14:textId="47EF9E60" w:rsidR="00A36BD9" w:rsidRPr="00A36BD9" w:rsidRDefault="00381E41" w:rsidP="00381E41">
      <w:pPr>
        <w:pStyle w:val="Beschriftung"/>
        <w:rPr>
          <w:lang w:val="en-US"/>
        </w:rPr>
      </w:pPr>
      <w:bookmarkStart w:id="116" w:name="_Ref107043791"/>
      <w:bookmarkStart w:id="117" w:name="_Toc107055136"/>
      <w:r>
        <w:t xml:space="preserve">Sourcecode </w:t>
      </w:r>
      <w:fldSimple w:instr=" SEQ Sourcecode \* ARABIC ">
        <w:r w:rsidR="00337010">
          <w:rPr>
            <w:noProof/>
          </w:rPr>
          <w:t>13</w:t>
        </w:r>
      </w:fldSimple>
      <w:bookmarkEnd w:id="116"/>
      <w:r>
        <w:t>: User Input einlesen</w:t>
      </w:r>
      <w:r w:rsidRPr="002D0FC6">
        <w:t xml:space="preserve"> - ./src/user_app/</w:t>
      </w:r>
      <w:r>
        <w:t>app.c</w:t>
      </w:r>
      <w:bookmarkEnd w:id="117"/>
    </w:p>
    <w:bookmarkStart w:id="118" w:name="_MON_1717657481"/>
    <w:bookmarkEnd w:id="118"/>
    <w:p w14:paraId="24A63D30" w14:textId="77777777" w:rsidR="00D72A0B" w:rsidRDefault="00D72A0B" w:rsidP="00D72A0B">
      <w:pPr>
        <w:keepNext/>
      </w:pPr>
      <w:r>
        <w:rPr>
          <w:lang w:val="en-US"/>
        </w:rPr>
        <w:object w:dxaOrig="9072" w:dyaOrig="6840" w14:anchorId="681F3482">
          <v:shape id="_x0000_i1038" type="#_x0000_t75" style="width:453.6pt;height:342pt" o:ole="">
            <v:imagedata r:id="rId52" o:title=""/>
          </v:shape>
          <o:OLEObject Type="Embed" ProgID="Word.Document.12" ShapeID="_x0000_i1038" DrawAspect="Content" ObjectID="_1717761858" r:id="rId53">
            <o:FieldCodes>\s</o:FieldCodes>
          </o:OLEObject>
        </w:object>
      </w:r>
    </w:p>
    <w:p w14:paraId="7296F863" w14:textId="57C97B64" w:rsidR="008841D8" w:rsidRPr="008841D8" w:rsidRDefault="00D72A0B" w:rsidP="00D72A0B">
      <w:pPr>
        <w:pStyle w:val="Beschriftung"/>
        <w:rPr>
          <w:lang w:val="en-US"/>
        </w:rPr>
      </w:pPr>
      <w:bookmarkStart w:id="119" w:name="_Ref107044369"/>
      <w:bookmarkStart w:id="120" w:name="_Toc107055137"/>
      <w:r w:rsidRPr="00DB5B81">
        <w:rPr>
          <w:lang w:val="en-US"/>
        </w:rPr>
        <w:t xml:space="preserve">Sourcecode </w:t>
      </w:r>
      <w:r>
        <w:fldChar w:fldCharType="begin"/>
      </w:r>
      <w:r w:rsidRPr="00DB5B81">
        <w:rPr>
          <w:lang w:val="en-US"/>
        </w:rPr>
        <w:instrText xml:space="preserve"> SEQ Sourcecode \* ARABIC </w:instrText>
      </w:r>
      <w:r>
        <w:fldChar w:fldCharType="separate"/>
      </w:r>
      <w:r w:rsidR="00337010">
        <w:rPr>
          <w:noProof/>
          <w:lang w:val="en-US"/>
        </w:rPr>
        <w:t>14</w:t>
      </w:r>
      <w:r>
        <w:fldChar w:fldCharType="end"/>
      </w:r>
      <w:bookmarkEnd w:id="119"/>
      <w:r w:rsidRPr="00DB5B81">
        <w:rPr>
          <w:lang w:val="en-US"/>
        </w:rPr>
        <w:t>: Main Methode - ./src/user_app/app.c</w:t>
      </w:r>
      <w:bookmarkEnd w:id="120"/>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23D4C0A6" w14:textId="77777777" w:rsidR="009F0D13" w:rsidRDefault="00FF47A5" w:rsidP="009F0D13">
          <w:pPr>
            <w:pStyle w:val="CitaviBibliographyHeading"/>
          </w:pPr>
          <w:r>
            <w:fldChar w:fldCharType="begin"/>
          </w:r>
          <w:r>
            <w:instrText>ADDIN CitaviBibliography</w:instrText>
          </w:r>
          <w:r>
            <w:fldChar w:fldCharType="separate"/>
          </w:r>
          <w:r w:rsidR="009F0D13">
            <w:t>Literaturverzeichnis</w:t>
          </w:r>
        </w:p>
        <w:p w14:paraId="16C6F99E" w14:textId="77777777" w:rsidR="009F0D13" w:rsidRDefault="009F0D13" w:rsidP="009F0D13">
          <w:pPr>
            <w:pStyle w:val="CitaviBibliographyEntry"/>
          </w:pPr>
          <w:bookmarkStart w:id="121"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2" w:name="_CTVL00111ae6a41cec340de88b7a2abbb57384d"/>
          <w:bookmarkEnd w:id="121"/>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3" w:name="_CTVL00155447a4120984c26be243472cfc81e3d"/>
          <w:bookmarkEnd w:id="122"/>
          <w:r>
            <w:t>Ewald, Wolfgang (2020): LED Matrix Display ansteuern. In:</w:t>
          </w:r>
          <w:bookmarkEnd w:id="123"/>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4"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5" w:name="_CTVL001f757d024eb3d40f680ba08b13691ecbd"/>
          <w:bookmarkEnd w:id="124"/>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26" w:name="_CTVL001f23fcce65fe447eaaa3a00cfbe2c3ad8"/>
          <w:bookmarkEnd w:id="125"/>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27" w:name="_CTVL00147bf8c0a93194f37a9d797634006ff2b"/>
          <w:bookmarkEnd w:id="126"/>
          <w:r>
            <w:t>Wikipedia (Hg.) (2022): Linux (Kernel). Online verfügbar unter https://de.wikipedia.org/w/index.php?title=Linux_(Kernel)&amp;oldid=223567921, zuletzt aktualisiert am 09.06.2022, zuletzt geprüft am 11.06.2022</w:t>
          </w:r>
          <w:bookmarkEnd w:id="127"/>
          <w:r>
            <w:t>.</w:t>
          </w:r>
          <w:r w:rsidR="00FF47A5">
            <w:fldChar w:fldCharType="end"/>
          </w:r>
        </w:p>
      </w:sdtContent>
    </w:sdt>
    <w:p w14:paraId="3BD65810" w14:textId="77777777" w:rsidR="00FF47A5" w:rsidRDefault="00FF47A5" w:rsidP="00FF47A5"/>
    <w:sectPr w:rsidR="00FF47A5" w:rsidSect="00C3667A">
      <w:footerReference w:type="default" r:id="rId54"/>
      <w:headerReference w:type="first" r:id="rId55"/>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CD842" w14:textId="77777777" w:rsidR="00B93397" w:rsidRDefault="00B93397" w:rsidP="00C3667A">
      <w:pPr>
        <w:spacing w:after="0" w:line="240" w:lineRule="auto"/>
      </w:pPr>
      <w:r>
        <w:separator/>
      </w:r>
    </w:p>
  </w:endnote>
  <w:endnote w:type="continuationSeparator" w:id="0">
    <w:p w14:paraId="7C85F2BB" w14:textId="77777777" w:rsidR="00B93397" w:rsidRDefault="00B93397"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99664"/>
      <w:docPartObj>
        <w:docPartGallery w:val="Page Numbers (Bottom of Page)"/>
        <w:docPartUnique/>
      </w:docPartObj>
    </w:sdtPr>
    <w:sdtEndPr/>
    <w:sdtContent>
      <w:p w14:paraId="6F157B9D" w14:textId="39E6CCF1" w:rsidR="0030627E" w:rsidRDefault="0030627E">
        <w:pPr>
          <w:pStyle w:val="Fuzeile"/>
          <w:jc w:val="right"/>
        </w:pPr>
        <w:r>
          <w:fldChar w:fldCharType="begin"/>
        </w:r>
        <w:r>
          <w:instrText>PAGE   \* MERGEFORMAT</w:instrText>
        </w:r>
        <w:r>
          <w:fldChar w:fldCharType="separate"/>
        </w:r>
        <w:r>
          <w:t>2</w:t>
        </w:r>
        <w:r>
          <w:fldChar w:fldCharType="end"/>
        </w:r>
      </w:p>
    </w:sdtContent>
  </w:sdt>
  <w:p w14:paraId="7F817C2C" w14:textId="77777777" w:rsidR="0030627E" w:rsidRDefault="0030627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3E016" w14:textId="77777777" w:rsidR="00B93397" w:rsidRDefault="00B93397" w:rsidP="00C3667A">
      <w:pPr>
        <w:spacing w:after="0" w:line="240" w:lineRule="auto"/>
      </w:pPr>
      <w:r>
        <w:separator/>
      </w:r>
    </w:p>
  </w:footnote>
  <w:footnote w:type="continuationSeparator" w:id="0">
    <w:p w14:paraId="19DD6945" w14:textId="77777777" w:rsidR="00B93397" w:rsidRDefault="00B93397"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33EF274A" w:rsidR="0030627E" w:rsidRDefault="0030627E">
    <w:pPr>
      <w:pStyle w:val="Kopfzeile"/>
    </w:pPr>
    <w:r>
      <w:t>Kraus Anton, Simon Obermeier</w:t>
    </w:r>
    <w:r>
      <w:tab/>
    </w:r>
    <w:r>
      <w:tab/>
    </w:r>
    <w:r>
      <w:fldChar w:fldCharType="begin"/>
    </w:r>
    <w:r>
      <w:instrText xml:space="preserve"> TIME \@ "dd.MM.yyyy" </w:instrText>
    </w:r>
    <w:r>
      <w:fldChar w:fldCharType="separate"/>
    </w:r>
    <w:r w:rsidR="004D0C40">
      <w:rPr>
        <w:noProof/>
      </w:rPr>
      <w:t>26.06.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427236544">
    <w:abstractNumId w:val="14"/>
  </w:num>
  <w:num w:numId="2" w16cid:durableId="568541031">
    <w:abstractNumId w:val="12"/>
  </w:num>
  <w:num w:numId="3" w16cid:durableId="349919421">
    <w:abstractNumId w:val="13"/>
  </w:num>
  <w:num w:numId="4" w16cid:durableId="516507339">
    <w:abstractNumId w:val="11"/>
  </w:num>
  <w:num w:numId="5" w16cid:durableId="1681080578">
    <w:abstractNumId w:val="16"/>
  </w:num>
  <w:num w:numId="6" w16cid:durableId="162741886">
    <w:abstractNumId w:val="0"/>
  </w:num>
  <w:num w:numId="7" w16cid:durableId="1857190835">
    <w:abstractNumId w:val="1"/>
  </w:num>
  <w:num w:numId="8" w16cid:durableId="952052534">
    <w:abstractNumId w:val="2"/>
  </w:num>
  <w:num w:numId="9" w16cid:durableId="1196698005">
    <w:abstractNumId w:val="3"/>
  </w:num>
  <w:num w:numId="10" w16cid:durableId="1061639506">
    <w:abstractNumId w:val="4"/>
  </w:num>
  <w:num w:numId="11" w16cid:durableId="168328153">
    <w:abstractNumId w:val="5"/>
  </w:num>
  <w:num w:numId="12" w16cid:durableId="609315052">
    <w:abstractNumId w:val="6"/>
  </w:num>
  <w:num w:numId="13" w16cid:durableId="51664634">
    <w:abstractNumId w:val="7"/>
  </w:num>
  <w:num w:numId="14" w16cid:durableId="522936355">
    <w:abstractNumId w:val="8"/>
  </w:num>
  <w:num w:numId="15" w16cid:durableId="889537458">
    <w:abstractNumId w:val="9"/>
  </w:num>
  <w:num w:numId="16" w16cid:durableId="1840196727">
    <w:abstractNumId w:val="15"/>
  </w:num>
  <w:num w:numId="17" w16cid:durableId="9099711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86EAF"/>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27E8"/>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07BB"/>
    <w:rsid w:val="002D13BF"/>
    <w:rsid w:val="002D34FE"/>
    <w:rsid w:val="002D36B9"/>
    <w:rsid w:val="002D56C1"/>
    <w:rsid w:val="002E60FF"/>
    <w:rsid w:val="002F47CA"/>
    <w:rsid w:val="002F635D"/>
    <w:rsid w:val="002F6F04"/>
    <w:rsid w:val="002F76A1"/>
    <w:rsid w:val="0030627E"/>
    <w:rsid w:val="00323E33"/>
    <w:rsid w:val="00324E69"/>
    <w:rsid w:val="0032584B"/>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A1454"/>
    <w:rsid w:val="004B648B"/>
    <w:rsid w:val="004D0C40"/>
    <w:rsid w:val="004D0DC3"/>
    <w:rsid w:val="004D5CE7"/>
    <w:rsid w:val="004D64E6"/>
    <w:rsid w:val="004D680D"/>
    <w:rsid w:val="0050254A"/>
    <w:rsid w:val="00507188"/>
    <w:rsid w:val="00510DCA"/>
    <w:rsid w:val="00515370"/>
    <w:rsid w:val="00521D03"/>
    <w:rsid w:val="00523333"/>
    <w:rsid w:val="005357E8"/>
    <w:rsid w:val="00536325"/>
    <w:rsid w:val="00543BE5"/>
    <w:rsid w:val="00546BEE"/>
    <w:rsid w:val="00552D61"/>
    <w:rsid w:val="00556FEE"/>
    <w:rsid w:val="00567A59"/>
    <w:rsid w:val="005707BB"/>
    <w:rsid w:val="005814B6"/>
    <w:rsid w:val="0058426C"/>
    <w:rsid w:val="005856B4"/>
    <w:rsid w:val="00593E36"/>
    <w:rsid w:val="005941F7"/>
    <w:rsid w:val="00595EC6"/>
    <w:rsid w:val="005A4335"/>
    <w:rsid w:val="005B5C67"/>
    <w:rsid w:val="005C25EF"/>
    <w:rsid w:val="005C4A4C"/>
    <w:rsid w:val="005D7556"/>
    <w:rsid w:val="005E2CC2"/>
    <w:rsid w:val="005F4761"/>
    <w:rsid w:val="005F4C44"/>
    <w:rsid w:val="0060008E"/>
    <w:rsid w:val="00600D43"/>
    <w:rsid w:val="00604C8A"/>
    <w:rsid w:val="00606D39"/>
    <w:rsid w:val="00617983"/>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C523E"/>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5A9A"/>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7390C"/>
    <w:rsid w:val="00A85379"/>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0C3"/>
    <w:rsid w:val="00B61838"/>
    <w:rsid w:val="00B83B46"/>
    <w:rsid w:val="00B93397"/>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15449"/>
    <w:rsid w:val="00D22B7E"/>
    <w:rsid w:val="00D31618"/>
    <w:rsid w:val="00D40C99"/>
    <w:rsid w:val="00D43B21"/>
    <w:rsid w:val="00D46093"/>
    <w:rsid w:val="00D548D8"/>
    <w:rsid w:val="00D55DFF"/>
    <w:rsid w:val="00D6162E"/>
    <w:rsid w:val="00D70FF8"/>
    <w:rsid w:val="00D71AE2"/>
    <w:rsid w:val="00D72A0B"/>
    <w:rsid w:val="00D74B5B"/>
    <w:rsid w:val="00D74FD1"/>
    <w:rsid w:val="00D77C42"/>
    <w:rsid w:val="00D82186"/>
    <w:rsid w:val="00D900E0"/>
    <w:rsid w:val="00D92118"/>
    <w:rsid w:val="00DA73FE"/>
    <w:rsid w:val="00DB5B81"/>
    <w:rsid w:val="00DC310D"/>
    <w:rsid w:val="00DC3A73"/>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3.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7.docx"/><Relationship Id="rId50" Type="http://schemas.openxmlformats.org/officeDocument/2006/relationships/image" Target="media/image21.emf"/><Relationship Id="rId55"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2.docx"/><Relationship Id="rId40" Type="http://schemas.openxmlformats.org/officeDocument/2006/relationships/image" Target="media/image16.emf"/><Relationship Id="rId45" Type="http://schemas.openxmlformats.org/officeDocument/2006/relationships/package" Target="embeddings/Microsoft_Word_Document6.docx"/><Relationship Id="rId53" Type="http://schemas.openxmlformats.org/officeDocument/2006/relationships/package" Target="embeddings/Microsoft_Word_Document10.docx"/><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1.docx"/><Relationship Id="rId43" Type="http://schemas.openxmlformats.org/officeDocument/2006/relationships/package" Target="embeddings/Microsoft_Word_Document5.docx"/><Relationship Id="rId48" Type="http://schemas.openxmlformats.org/officeDocument/2006/relationships/image" Target="media/image20.emf"/><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package" Target="embeddings/Microsoft_Word_Document9.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package" Target="embeddings/Microsoft_Word_Document.docx"/><Relationship Id="rId38" Type="http://schemas.openxmlformats.org/officeDocument/2006/relationships/image" Target="media/image15.emf"/><Relationship Id="rId46" Type="http://schemas.openxmlformats.org/officeDocument/2006/relationships/image" Target="media/image19.emf"/><Relationship Id="rId20" Type="http://schemas.openxmlformats.org/officeDocument/2006/relationships/image" Target="media/image3.png"/><Relationship Id="rId41" Type="http://schemas.openxmlformats.org/officeDocument/2006/relationships/package" Target="embeddings/Microsoft_Word_Document4.docx"/><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Word_Document8.docx"/><Relationship Id="rId57" Type="http://schemas.openxmlformats.org/officeDocument/2006/relationships/glossaryDocument" Target="glossary/document.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image" Target="media/image22.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1718B"/>
    <w:rsid w:val="0034623D"/>
    <w:rsid w:val="003B4428"/>
    <w:rsid w:val="00445AA4"/>
    <w:rsid w:val="0050359F"/>
    <w:rsid w:val="00522395"/>
    <w:rsid w:val="005306A1"/>
    <w:rsid w:val="00707032"/>
    <w:rsid w:val="007237E3"/>
    <w:rsid w:val="008156B4"/>
    <w:rsid w:val="008C6F92"/>
    <w:rsid w:val="009732ED"/>
    <w:rsid w:val="00A31802"/>
    <w:rsid w:val="00A51D93"/>
    <w:rsid w:val="00B35F35"/>
    <w:rsid w:val="00B86F90"/>
    <w:rsid w:val="00BA093B"/>
    <w:rsid w:val="00BA6035"/>
    <w:rsid w:val="00C07FA3"/>
    <w:rsid w:val="00CE412C"/>
    <w:rsid w:val="00D06452"/>
    <w:rsid w:val="00D102B3"/>
    <w:rsid w:val="00D76A48"/>
    <w:rsid w:val="00E87C9D"/>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628E16-1C22-4479-96DF-B2AE8A8AF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481</Words>
  <Characters>59734</Characters>
  <Application>Microsoft Office Word</Application>
  <DocSecurity>0</DocSecurity>
  <Lines>497</Lines>
  <Paragraphs>138</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Anton Kraus</cp:lastModifiedBy>
  <cp:revision>301</cp:revision>
  <cp:lastPrinted>2022-06-25T08:41:00Z</cp:lastPrinted>
  <dcterms:created xsi:type="dcterms:W3CDTF">2022-05-12T09:02:00Z</dcterms:created>
  <dcterms:modified xsi:type="dcterms:W3CDTF">2022-06-26T13:17: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